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6D4B"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ISSN" : "1064-5462", "PMID" : "9385735", "abstract" : "As the resistance of the malaria parasite to antimalarial drugs continues to increase, as does that of the malarial mosquito to insecticides, the efficacy of efforts to control malaria in many tropical countries is diminishing. This trend, together with the projected consequences of climate change, may prove to exacerbate substantially the significance of malaria in the coming decades. In this article we introduce the use of an evolutionary modeling approach to simulate the adaptation of mosquitoes and parasites to the available pesticides and drugs. By coupling genetic algorithms with a dynamic malaria-epidemiological model, we derive a complex adaptive system capable of simulating adapting and evolving processes within both the mosquito and the parasite populations. This approach is used to analyze malaria management strategies appropriate to regions of higher and lower degrees of endemicity. The results suggest that adequate use of insecticides and drugs may reduce the occurrence of malaria in regions of low endemicity, although increased efforts would be necessary in the event of a climate change. However, our model indicates that in regions of high endemicity the use of insecticides and drugs may lead to an increase in incidence due to enhanced resistance development. Projected climate change, on the other hand, may lead to a limited reduction of the occurrence of malaria due to the presence of a higher percentage of immune persons in the older age class.", "author" : [ { "dropping-particle" : "", "family" : "Janssen", "given" : "M A", "non-dropping-particle" : "", "parse-names" : false, "suffix" : "" }, { "dropping-particle" : "", "family" : "Martens", "given" : "Willem J. M.", "non-dropping-particle" : "", "parse-names" : false, "suffix" : "" } ], "container-title" : "Artificial life", "id" : "ITEM-1", "issue" : "3", "issued" : { "date-parts" : [ [ "1997", "1" ] ] }, "page" : "213-36", "title" : "Modeling malaria as a complex adaptive system.", "type" : "article-journal", "volume" : "3" }, "uris" : [ "http://www.mendeley.com/documents/?uuid=48908625-6488-490d-a380-b91aaa1e759a" ] }, { "id" : "ITEM-2", "itemData" : { "author" : [ { "dropping-particle" : "", "family" : "Martens", "given" : "Willem J. M.", "non-dropping-particle" : "", "parse-names" : false, "suffix" : "" } ], "id" : "ITEM-2", "issued" : { "date-parts" : [ [ "1997" ] ] }, "publisher" : "Maastricht University", "title" : "Health impacts of climate change and ozone depletion: an eco-epidemiological modelling approach..pdf", "type" : "thesis" }, "uris" : [ "http://www.mendeley.com/documents/?uuid=26e24813-eb4d-4e34-b927-ef5f9ea78d29" ] } ], "mendeley" : { "formattedCitation" : "(Janssen &amp; Martens, 1997; Martens, 1997)", "plainTextFormattedCitation" : "(Janssen &amp; Martens, 1997; Martens, 1997)", "previouslyFormattedCitation" : "(Janssen &amp; Martens, 1997; Martens, 1997)"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Janssen &amp; Martens, 1997; Martens, 1997)</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590/S0034-89102000000300003", "ISSN" : "0034-8910", "abstract" : "OBJECTIVE: Describe the overall transmission of malaria through a compartmental model, considering the human host and mosquito vector. METHODS: A mathematical model was developed based on the following parameters: human host immunity, assuming the existence of acquired immunity and immunological memory, which boosts the protective response upon reinfection; mosquito vector, taking into account that the average period of development from egg to adult mosquito and the extrinsic incubation period of parasites (transformation of infected but non-infectious mosquitoes into infectious mosquitoes) are dependent on the ambient temperature. RESULTS: The steady state equilibrium values obtained with the model allowed the calculation of the basic reproduction ratio in terms of the model's parameters. CONCLUSIONS: The model allowed the calculation of the basic reproduction ratio, one of the most important epidemiological variables.", "author" : [ { "dropping-particle" : "", "family" : "Yang", "given" : "Hyun M", "non-dropping-particle" : "", "parse-names" : false, "suffix" : "" } ], "container-title" : "Revista de Sa\u00fade P\u00fablica", "id" : "ITEM-1", "issue" : "3", "issued" : { "date-parts" : [ [ "2000", "6" ] ] }, "page" : "223-231", "publisher" : "Faculdade de Sa\u00fade P\u00fablica da Universidade de S\u00e3o Paulo", "title" : "Malaria transmission model for different levels of acquired immunity and temperature-dependent parameters (vector)", "type" : "article-journal", "volume" : "34" }, "uris" : [ "http://www.mendeley.com/documents/?uuid=7ca0e943-1795-347c-8c7d-6f0a36346016" ] } ], "mendeley" : { "formattedCitation" : "(Yang, 2000)", "plainTextFormattedCitation" : "(Yang, 2000)", "previouslyFormattedCitation" : "(Yang, 2000)"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Yang, 2000)</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author" : [ { "dropping-particle" : "", "family" : "Ruiz", "given" : "Daniel", "non-dropping-particle" : "", "parse-names" : false, "suffix" : "" } ], "id" : "ITEM-1",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mendeley" : { "formattedCitation" : "(Ruiz, 2002; Ruiz et al., 2002, 2003)", "plainTextFormattedCitation" : "(Ruiz, 2002; Ruiz et al., 2002, 2003)", "previouslyFormattedCitation" : "(Ruiz, 2002; Ruiz et al., 2002, 2003)"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Ruiz, 2002; Ruiz et al., 2002, 2003)</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1", "issue" : "1", "issued" : { "date-parts" : [ [ "2004", "9", "6" ] ] }, "page" : "32", "title" : "A weather-driven model of malaria transmission.", "type" : "article-journal", "volume" : "3" }, "uris" : [ "http://www.mendeley.com/documents/?uuid=a36c7536-a48f-49d6-9e32-d0cdf6bf2706" ] } ], "mendeley" : { "formattedCitation" : "(Hoshen &amp; Morse, 2004)", "plainTextFormattedCitation" : "(Hoshen &amp; Morse, 2004)", "previouslyFormattedCitation" : "(Hoshen &amp; Morse, 2004)"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Hoshen &amp; Morse, 2004)</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1", "issue" : "1", "issued" : { "date-parts" : [ [ "2006", "1" ] ] }, "page" : "66",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mendeley" : { "formattedCitation" : "(Ruiz et al., 2006)", "plainTextFormattedCitation" : "(Ruiz et al., 2006)", "previouslyFormattedCitation" : "(Ruiz et al., 2006)"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Ruiz et al., 2006)</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016/j.ecolmodel.2007.03.038", "ISSN" : "03043800", "abstract" : "The mathematical model proposed here applies to the Brazilian Amazon region, where the seasonal fluctuation of the mosquito density is clearly observed. The main vector of this region is the Anopheles darlingi, and its latent period is directly linked to the environment temperature. The mathematical model also considers different treatment levels accessible to the infected people. We believe that as the malaria treatment already exists it should be important to concentrate efforts on this theme in order to provide guidelines for the success of malaria control. The numerical simulations show the seasonal fluctuation effects and the relationship between the increase in temperature and treatment efficiency. Particularly it is shown that an increase in temperature strongly affects the latent period, reducing drastically the health care efficiency. \u00a9 2007 Elsevier B.V. All rights reserved.", "author" : [ { "dropping-particle" : "", "family" : "Wyse", "given" : "Ana Paula P.", "non-dropping-particle" : "", "parse-names" : false, "suffix" : "" }, { "dropping-particle" : "", "family" : "Bevilacqua", "given" : "Luiz", "non-dropping-particle" : "", "parse-names" : false, "suffix" : "" }, { "dropping-particle" : "", "family" : "Rafikov", "given" : "Marat", "non-dropping-particle" : "", "parse-names" : false, "suffix" : "" } ], "container-title" : "Ecological Modelling", "id" : "ITEM-1", "issue" : "3-4", "issued" : { "date-parts" : [ [ "2007", "8" ] ] }, "page" : "322-330", "title" : "Simulating malaria model for different treatment intensities in a variable environment", "type" : "article-journal", "volume" : "206" }, "uris" : [ "http://www.mendeley.com/documents/?uuid=677118f6-d131-4971-9a26-44fcbfcc9612" ] } ], "mendeley" : { "formattedCitation" : "(Wyse, Bevilacqua, &amp; Rafikov, 2007)", "plainTextFormattedCitation" : "(Wyse, Bevilacqua, &amp; Rafikov, 2007)", "previouslyFormattedCitation" : "(Wyse, Bevilacqua, &amp; Rafikov, 2007)"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Wyse, Bevilacqua, &amp; Rafikov, 2007)</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ISSN" : "0065-2598", "PMID" : "20632538", "abstract" : "The impact of climate change on human health has received increasing attention in recent years, with potential impacts due to vector-borne diseases only now beginning to be understood. As the most severe vector-borne disease, with one million deaths globally in 2006, malaria is thought most likely to be affected by changes in climate variables due to the sensitivity of its transmission dynamics to environmental conditions. While considerable research has been carried out using statistical models to better assess the relationship between changes in environmental variables and malaria incidence, less progress has been made on developing process-based climate-driven mathematical models with greater explanatory power. Here, we develop a simple model of malaria transmission linked to climate which permits useful insights into the sensitivity of disease transmission to changes in rainfall and temperature variables. Both the impact of changes in the mean values of these key external variables and importantly temporal variation in these values are explored. We show that the development and analysis of such dynamic climate-driven transmission models will be crucial to understanding the rate at which P. falciparum and P. vivax may either infect, expand into or go extinct in populations as local environmental conditions change. Malaria becomes endemic in a population when the basic reproduction number R0 is greater than unity and we identify an optimum climate-driven transmission window for the disease, thus providing a useful indicator for determing how transmission risk may change as climate changes. Overall, our results indicate that considerable work is required to better understand ways in which global malaria incidence and distribution may alter with climate change. In particular, we show that the roles of seasonality, stochasticity and variability in environmental variables, as well as ultimately anthropogenic effects, require further study. The work presented here offers a theoretical framework upon which this future research may be developed.", "author" : [ { "dropping-particle" : "", "family" : "Parham", "given" : "Paul E", "non-dropping-particle" : "", "parse-names" : false, "suffix" : "" }, { "dropping-particle" : "", "family" : "Michael", "given" : "Edwin", "non-dropping-particle" : "", "parse-names" : false, "suffix" : "" } ], "chapter-number" : "13", "container-title" : "Modelling Parasite Transmission and Control", "editor" : [ { "dropping-particle" : "", "family" : "Michael", "given" : "Edwin", "non-dropping-particle" : "", "parse-names" : false, "suffix" : "" }, { "dropping-particle" : "", "family" : "Spear", "given" : "Robert C.", "non-dropping-particle" : "", "parse-names" : false, "suffix" : "" } ], "id" : "ITEM-1", "issued" : { "date-parts" : [ [ "2010", "1" ] ] }, "page" : "184-99", "publisher" : "Landes Bioscience and Springer Science+Business Media", "title" : "Modelling Climate Change and Malaria Transmission", "type" : "chapter", "volume" : "673" }, "uris" : [ "http://www.mendeley.com/documents/?uuid=5685547e-4b82-40d7-8541-96a5bfd8e6b4" ] } ], "mendeley" : { "formattedCitation" : "(Parham &amp; Michael, 2010)", "plainTextFormattedCitation" : "(Parham &amp; Michael, 2010)", "previouslyFormattedCitation" : "(Parham &amp; Michael, 2010)"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Parham &amp; Michael, 2010)</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id" : "ITEM-2",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2",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mendeley" : { "formattedCitation" : "(Bhadra et al., 2011; Laneri et al., 2010)", "plainTextFormattedCitation" : "(Bhadra et al., 2011; Laneri et al., 2010)", "previouslyFormattedCitation" : "(Bhadra et al., 2011; Laneri et al., 2010)"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Bhadra et al., 2011; Laneri et al., 2010)</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lang w:val="en-US"/>
        </w:rPr>
      </w:pPr>
      <w:r w:rsidRPr="00D55CF8">
        <w:rPr>
          <w:rFonts w:ascii="Arial" w:hAnsi="Arial" w:cs="Arial"/>
          <w:sz w:val="24"/>
          <w:szCs w:val="24"/>
        </w:rPr>
        <w:fldChar w:fldCharType="begin" w:fldLock="1"/>
      </w:r>
      <w:r w:rsidRPr="00D55CF8">
        <w:rPr>
          <w:rFonts w:ascii="Arial" w:hAnsi="Arial" w:cs="Arial"/>
          <w:sz w:val="24"/>
          <w:szCs w:val="24"/>
        </w:rPr>
        <w:instrText xml:space="preserve">ADDIN CSL_CITATION { "citationItems" : [ { "id" : "ITEM-1",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uris" : [ "http://www.mendeley.com/documents/?uuid=823cb02f-295e-44d0-b021-5b12b2a25f23" ] }, { "id" : "ITEM-2", "itemData" : { "DOI" : "10.1186/1475-2875-10-35", "ISSN" : "1475-2875", "PMID" : "21410939", "abstract" : "In the first part of this study, an extensive literature survey led to the construction of a new version of the Liverpool Malaria Model (LMM). A new set of parameter settings was provided and a new development of the mathematical formulation of important processes related to the vector population was performed within the LMM. In this part of the study, so far undetermined model parameters are calibrated through the use of data from field studies. The latter </w:instrText>
      </w:r>
      <w:r w:rsidRPr="00D55CF8">
        <w:rPr>
          <w:rFonts w:ascii="Arial" w:hAnsi="Arial" w:cs="Arial"/>
          <w:sz w:val="24"/>
          <w:szCs w:val="24"/>
          <w:lang w:val="en-US"/>
        </w:rPr>
        <w:instrText>are also used to validate the new LMM version, which is furthermore compared against the original LMM version.",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2", "issue" : "1", "issued" : { "date-parts" : [ [ "2011", "1" ] ] }, "page" : "35", "publisher" : "BioMed Central Ltd", "title" : "Development of a new version of the Liverpool Malaria Model. II. Calibration and validation for West Africa.", "type" : "article-journal", "volume" : "10" }, "uris" : [ "http://www.mendeley.com/documents/?uuid=efe6a463-c296-4136-b545-8fd2198611bb" ] } ], "mendeley" : { "formattedCitation" : "(Ermert, Fink, Jones, &amp; Morse, 2011a, 2011b)", "plainTextFormattedCitation" : "(Ermert, Fink, Jones, &amp; Morse, 2011a, 2011b)", "previouslyFormattedCitation" : "(Ermert, Fink, Jones, &amp; Morse, 2011a, 2011b)"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lang w:val="en-US"/>
        </w:rPr>
        <w:t>(Ermert, Fink, Jones, &amp; Morse, 2011a, 2011b)</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lang w:val="en-US"/>
        </w:rPr>
      </w:pPr>
      <w:r w:rsidRPr="00D55CF8">
        <w:rPr>
          <w:rFonts w:ascii="Arial" w:hAnsi="Arial" w:cs="Arial"/>
          <w:sz w:val="24"/>
          <w:szCs w:val="24"/>
        </w:rPr>
        <w:fldChar w:fldCharType="begin" w:fldLock="1"/>
      </w:r>
      <w:r w:rsidRPr="00D55CF8">
        <w:rPr>
          <w:rFonts w:ascii="Arial" w:hAnsi="Arial" w:cs="Arial"/>
          <w:sz w:val="24"/>
          <w:szCs w:val="24"/>
          <w:lang w:val="en-US"/>
        </w:rPr>
        <w:instrText>ADDIN CSL_CITATION { "citationItems" : [ { "id" : "ITEM-1",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1", "issue" : "1712", "issued" : { "date-parts" : [ [ "2011", "6", "7" ] ] }, "page" : "1661-1669", "title" : "Epidemic malaria and warmer temperatures in recent decades in an East African highland", "type" : "article-journal", "volume" : "278" }, "uris" : [ "http://www.mendeley.com/documents/?uuid=f80ae4e2-36c7-4adf-9d49-8db961b0548f" ] } ], "mendeley" : { "formattedCitation" : "(Alonso, Bouma, &amp; Pascual, 2011)", "plainTextFormattedCitation" : "(Alonso, Bouma, &amp; Pascual, 2011)", "previouslyFormattedCitation" : "(Alonso, Bouma, &amp; Pascual, 2011)"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lang w:val="en-US"/>
        </w:rPr>
        <w:t>(Alonso, Bouma, &amp; Pascual, 2011)</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lang w:val="en-US"/>
        </w:rPr>
      </w:pPr>
      <w:r w:rsidRPr="00D55CF8">
        <w:rPr>
          <w:rFonts w:ascii="Arial" w:hAnsi="Arial" w:cs="Arial"/>
          <w:sz w:val="24"/>
          <w:szCs w:val="24"/>
        </w:rPr>
        <w:fldChar w:fldCharType="begin" w:fldLock="1"/>
      </w:r>
      <w:r w:rsidRPr="00D55CF8">
        <w:rPr>
          <w:rFonts w:ascii="Arial" w:hAnsi="Arial" w:cs="Arial"/>
          <w:sz w:val="24"/>
          <w:szCs w:val="24"/>
          <w:lang w:val="en-US"/>
        </w:rPr>
        <w:instrText>ADDIN CSL_CITATION { "citationItems" : [ { "id" : "ITEM-1", "itemData" : { "DOI" : "10.5194/hessd-9-2831-2012", "ISSN" : "1812-2116", "author" : [ { "dropping-particle" : "", "family" : "Montosi", "given" : "E.", "non-dropping-particle" : "", "parse-names" : false, "suffix" : "" }, { "dropping-particle" : "", "family" : "Manzoni", "given" : "S.", "non-dropping-particle" : "", "parse-names" : false, "suffix" : "" }, { "dropping-particle" : "", "family" : "Porporato", "given" : "A.", "non-dropping-particle" : "", "parse-names" : false, "suffix" : "" }, { "dropping-particle" : "", "family" : "Montanari", "given" : "A.", "non-dropping-particle" : "", "parse-names" : false, "suffix" : "" } ], "container-title" : "Hydrology and Earth System Sciences Discussions", "id" : "ITEM-1", "issue" : "3", "issued" : { "date-parts" : [ [ "2012", "3", "5" ] ] }, "page" : "2831-2854", "title" : "An eco-hydrologic model of malaria outbreaks", "type" : "article-journal", "volume" : "9" }, "uris" : [ "http://www.mendeley.com/documents/?uuid=31074862-9f35-4570-9f6c-ed321e9c405a" ] } ], "mendeley" : { "formattedCitation" : "(Montosi, Manzoni, Porporato, &amp; Montanari, 2012)", "plainTextFormattedCitation" : "(Montosi, Manzoni, Porporato, &amp; Montanari, 2012)", "previouslyFormattedCitation" : "(Montosi, Manzoni, Porporato, &amp; Montanari, 2012)"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lang w:val="en-US"/>
        </w:rPr>
        <w:t>(Montosi, Manzoni, Porporato, &amp; Montanari, 2012)</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186/1475-2875-12-65", "ISSN" : "1475-2875", "PMID" : "23419192", "abstract" : "The relative roles of climate variability and population related effects in malaria transmission could be better understood if regional-scale dynamical malaria models could account for these factors.", "author" : [ { "dropping-particle" : "", "family" : "Tompkins", "given" : "A.M.", "non-dropping-particle" : "", "parse-names" : false, "suffix" : "" }, { "dropping-particle" : "", "family" : "Ermert", "given" : "Volker", "non-dropping-particle" : "", "parse-names" : false, "suffix" : "" } ], "container-title" : "Malaria journal", "id" : "ITEM-1", "issue" : "1", "issued" : { "date-parts" : [ [ "2013", "1" ] ] }, "page" : "65", "title" : "A regional-scale, high resolution dynamical malaria model that accounts for population density, climate and surface hydrology.", "type" : "article-journal", "volume" : "12" }, "uris" : [ "http://www.mendeley.com/documents/?uuid=28463898-3217-4246-9ff8-048468d0074e" ] } ], "mendeley" : { "formattedCitation" : "(Tompkins &amp; Ermert, 2013)", "plainTextFormattedCitation" : "(Tompkins &amp; Ermert, 2013)", "previouslyFormattedCitation" : "(Tompkins &amp; Ermert, 2013)"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Tompkins &amp; Ermert, 2013)</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186/1756-3305-6-20", "ISSN" : "1756-3305", "PMID" : "23332015", "abstract" : "BACKGROUND: It is well known that temperature has a major influence on the transmission of malaria parasites to their hosts. However, mathematical models do not always agree about the way in which temperature affects malaria transmission. METHODS: In this study, we compared six temperature dependent mortality models for the malaria vector Anopheles gambiae sensu stricto. The evaluation is based on a comparison between the models, and observations from semi-field and laboratory settings. RESULTS: Our results show how different mortality calculations can influence the predicted dynamics of malaria transmission. CONCLUSIONS: With global warming a reality, the projected changes in malaria transmission will depend on which mortality model is used to make such predictions.", "author" : [ { "dropping-particle" : "", "family" : "Lunde", "given" : "Torleif Markussen", "non-dropping-particle" : "", "parse-names" : false, "suffix" : "" }, { "dropping-particle" : "", "family" : "Bayoh", "given" : "M. N.", "non-dropping-particle" : "", "parse-names" : false, "suffix" : "" }, { "dropping-particle" : "", "family" : "Lindtj\u00f8rn", "given" : "Bernt", "non-dropping-particle" : "", "parse-names" : false, "suffix" : "" } ], "container-title" : "Parasites &amp; vectors", "id" : "ITEM-1", "issue" : "1", "issued" : { "date-parts" : [ [ "2013", "1", "18" ] ] }, "note" : "From Duplicate 2 (How malaria models relate temperature to malaria transmission. - Lunde, Torleif Markussen; Bayoh, Mohamed Nabie; Lindtj\u00f8rn, Bernt)\n\nAccession Number: 23332015. Language: English. Date Revised: 20150219. Date Created: 20130318. Date Completed: 20130918. Update Code: 20151204. Publication Type: Comparative Study. Journal ID: 101462774. Publication Model: Electronic. Cited Medium: Internet. NLM ISO Abbr: Parasit Vectors. PubMed Central ID: PMC3598736. Comment: Cites: Malar J. 2009;8:212. (PMID: 19747403). Cites: Acta Trop. 2009 Feb;109(2):124-30. (PMID: 18760989). Cites: Environ Health Perspect. 2010 May;118(5):620-6. (PMID: 20435552). Cites: Nature. 2010 May 20;465(7296):342-5. (PMID: 20485434). Cites: Malar J. 2011;10:35. (PMID: 21314922). Cites: Parasit Vectors. 2011;4:92. (PMID: 21615906). Cites: Parasit Vectors. 2011;4:153. (PMID: 21798055). Cites: PLoS One. 2011;6(9):e24968. (PMID: 21966392). Cites: Insect Biochem Mol Biol. 2012 Feb;42(2):126-32. (PMID: 22198333). Cites: Parasit Vectors. 2012;5:33. (PMID: 22321562). Cites: PLoS One. 2012;7(4):e34841. (PMID: 22514674). Cites: Parasit Vectors. 2012;5:69. (PMID: 22475528). Cites: Biol Lett. 2012 Jun 23;8(3):465-8. (PMID: 22188673). Cites: Proc Natl Acad Sci U S A. 2012 Sep 11;109(37):E2415-23. (PMID: 22869707). Cites: Malar J. 2012;11:271. (PMID: 22877154). Cites: Ecol Lett. 2013 Jan;16(1):22-30. (PMID: 23050931). Cites: Malar J. 2013;12:28. (PMID: 23342980). Cites: Parasitol Today. 1999 Mar;15(3):105-11. (PMID: 10322323). Cites: Malar J. 2004 Jul 30;3:29. (PMID: 15285781). Cites: Parasitology. 1992 Apr;104 ( Pt 2):233-7. (PMID: 1594289). Cites: Environ Health Perspect. 1995 May;103(5):458-64. (PMID: 7656875). Cites: Med Vet Entomol. 1996 Apr;10(2):170-2. (PMID: 8744710). Cites: Environ Health Perspect. 1998 Feb;106 Suppl 1:241-51. (PMID: 9539017). Cites: Am J Trop Med Hyg. 2005 Sep;73(3):553-9. (PMID: 16172480). Cites: J Invertebr Pathol. 2006 Jan;91(1):43-9. (PMID: 16376375). Cites: Am J Trop Med Hyg. 2006 May;74(5):772-8. (PMID: 16687679). Cites: Malar J. 2006;5:66. (PMID: 16882349). Cites: Trans R Soc Trop Med Hyg. 2007 Sep;101(9):867-80. (PMID: 17631372). Cites: J Med Entomol. 2008 Mar;45(2):307-13. (PMID: 18402147). Cites: J Med Entomol. 2010 Mar;47(2):188-98. (PMID: 20380299). Linking ISSN: 17563305. Subset: IM; Date of Electronic Publication: 2013 Jan 18. ; Original Imprints: Publication: London : BioMed Central", "page" : "20", "publisher" : "BioMed Central", "publisher-place" : "Bjerknes Centre for Climate Research, University of Bergen, Norway. torleif.lunde@cih.uib.no", "title" : "How malaria models relate temperature to malaria transmission.", "type" : "article-journal", "volume" : "6" }, "uris" : [ "http://www.mendeley.com/documents/?uuid=3774c3e6-b3c2-4222-8ba9-eab75c96691f" ] } ], "mendeley" : { "formattedCitation" : "(Lunde, Bayoh, &amp; Lindtj\u00f8rn, 2013)", "plainTextFormattedCitation" : "(Lunde, Bayoh, &amp; Lindtj\u00f8rn, 2013)", "previouslyFormattedCitation" : "(Lunde, Bayoh, &amp; Lindtj\u00f8rn, 2013)"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Lunde, Bayoh, &amp; Lindtjørn, 2013)</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1",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mendeley" : { "formattedCitation" : "(Roy, Bouma, Ionides, Dhiman, &amp; Pascual, 2013)", "plainTextFormattedCitation" : "(Roy, Bouma, Ionides, Dhiman, &amp; Pascual, 2013)", "previouslyFormattedCitation" : "(Roy, Bouma, Ionides, Dhiman, &amp; Pascual, 2013)"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Roy, Bouma, Ionides, Dhiman, &amp; Pascual, 2013)</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http://dx.doi.org/10.1016/j.ecolmodel.2013.03.005", "ISSN" : "0304-3800", "abstract" : "Abstract Malaria is a serious public health problem, with close to half of the world population at risk of infection. Mathematical models have been useful to guide malaria control. Most models have assumed that vector population density is constant over time. This assumption can introduce serious errors at time scales where mosquito density is variable. In the present work a model is constructed which takes into account the dynamics of the disease transmission between host and vector, and assumes that vector population density is a dynamic variable. The model assumes that vector population regulation occurs during the larval stage, and the density dependence is modeled with a hyperbolic function. Rainfall in the region changes dramatically and has annual seasonality, but temperature is almost constant during the year; so the only exogenous factor considered in the model is rainfall. The resulting model has four state variables. The original 4-dimensional system was reduced to a one-dimensional equation, with 4 delays, that tracks the dynamics of infected humans, the only state variable for which long time series are available. Parameters of the resulting equation were estimated by fitting the model to time series of human incidence from several localities of Paria Peninsula in Sucre State, Venezuela. About eighty per cent of the incidence records fall within the 95% confidence intervals of model predictions. There is also evidence that different localities have different dynamics. Finally, we compare our model with other modeling approaches in malaria studies, and its usefulness is discussed.", "author" : [ { "dropping-particle" : "", "family" : "Rodr\u00edguez", "given" : "Diego J", "non-dropping-particle" : "", "parse-names" : false, "suffix" : "" }, { "dropping-particle" : "", "family" : "Delgado", "given" : "Laura", "non-dropping-particle" : "", "parse-names" : false, "suffix" : "" }, { "dropping-particle" : "", "family" : "Ramos", "given" : "Santiago", "non-dropping-particle" : "", "parse-names" : false, "suffix" : "" }, { "dropping-particle" : "", "family" : "Weinberger", "given" : "Vanessa", "non-dropping-particle" : "", "parse-names" : false, "suffix" : "" }, { "dropping-particle" : "", "family" : "Rangel", "given" : "Yadira", "non-dropping-particle" : "", "parse-names" : false, "suffix" : "" } ], "container-title" : "Ecological Modelling", "id" : "ITEM-1", "issue" : "0", "issued" : { "date-parts" : [ [ "2013", "6", "24" ] ] }, "page" : "1-9", "title" : "A model for the dynamics of malaria in Paria Peninsula, Sucre State, Venezuela", "type" : "article-journal", "volume" : "259" }, "uris" : [ "http://www.mendeley.com/documents/?uuid=17c98370-b0ab-4842-b10b-cce830f0e037" ] } ], "mendeley" : { "formattedCitation" : "(Rodr\u00edguez, Delgado, Ramos, Weinberger, &amp; Rangel, 2013)", "plainTextFormattedCitation" : "(Rodr\u00edguez, Delgado, Ramos, Weinberger, &amp; Rangel, 2013)", "previouslyFormattedCitation" : "(Rodr\u00edguez, Delgado, Ramos, Weinberger, &amp; Rangel, 2013)"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Rodríguez, Delgado, Ramos, Weinberger, &amp; Rangel, 2013)</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1", "issue" : "null", "issued" : { "date-parts" : [ [ "2014", "1", "5" ] ] }, "page" : "42-51", "title" : "Malaria control under unstable dynamics: Reactive vs. climate-based strategies", "type" : "article-journal", "volume" : "129" }, "uris" : [ "http://www.mendeley.com/documents/?uuid=0c4efc75-eacb-4e63-90dc-bb97296ce610" ] } ], "mendeley" : { "formattedCitation" : "(Baeza, Bouma, Dhiman, &amp; Pascual, 2014)", "plainTextFormattedCitation" : "(Baeza, Bouma, Dhiman, &amp; Pascual, 2014)", "previouslyFormattedCitation" : "(Baeza, Bouma, Dhiman, &amp; Pascual, 2014)"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Baeza, Bouma, Dhiman, &amp; Pascual, 2014)</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1", "issued" : { "date-parts" : [ [ "2014" ] ] }, "publisher" : "World Climate Research Programme", "publisher-place" : "Montevideo", "title" : "An Improved Mathematical Model of Malaria Incidence in Colombia", "type" : "paper-conference" }, "uris" : [ "http://www.mendeley.com/documents/?uuid=03f38dc6-3ea4-46cc-8fdb-451bc316c8b5" ] } ], "mendeley" : { "formattedCitation" : "(Bernal-Garc\u00eda et al., 2014)", "plainTextFormattedCitation" : "(Bernal-Garc\u00eda et al., 2014)", "previouslyFormattedCitation" : "(Bernal-Garc\u00eda et al., 2014)"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Bernal-García et al., 2014)</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007/s13370-013-0178-y", "ISSN" : "1012-9405", "abstract" : "\u00a9 2013, African Mathematical Union and Springer-Verlag Berlin Heidelberg. A mathematical model to assess the impact of temperature on malaria transmission dynamics is explored and analysed. Threshold quantities of the model are determined and analysed. The model is shown to exhibit backward bifurcation. Analysis of the reproduction number suggests that increase in temperature to about \u2218C has the potential to increase the epidemic. The burden of the disease increases with increase in temperature with an optimal temperature window of 30\u201332\u2218C for malaria transmission. However as temperatures approach 40\u2218C, infected human and mosquito populations decline to asymptotically low levels.", "author" : [ { "dropping-particle" : "", "family" : "Ngarakana-Gwasira", "given" : "E. T.", "non-dropping-particle" : "", "parse-names" : false, "suffix" : "" }, { "dropping-particle" : "", "family" : "Bhunu", "given" : "C. P.", "non-dropping-particle" : "", "parse-names" : false, "suffix" : "" }, { "dropping-particle" : "", "family" : "Mashonjowa", "given" : "E.", "non-dropping-particle" : "", "parse-names" : false, "suffix" : "" } ], "container-title" : "Afrika Matematika", "id" : "ITEM-1", "issue" : "4", "issued" : { "date-parts" : [ [ "2014", "12", "30" ] ] }, "page" : "1095-1112", "title" : "Assessing the impact of temperature on malaria transmission dynamics", "type" : "article-journal", "volume" : "25" }, "uris" : [ "http://www.mendeley.com/documents/?uuid=63ae5a38-5f98-4fdc-80dd-e09460d6cb0d" ] } ], "mendeley" : { "formattedCitation" : "(Ngarakana-Gwasira, Bhunu, &amp; Mashonjowa, 2014)", "plainTextFormattedCitation" : "(Ngarakana-Gwasira, Bhunu, &amp; Mashonjowa, 2014)", "previouslyFormattedCitation" : "(Ngarakana-Gwasira, Bhunu, &amp; Mashonjowa, 2014)"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Ngarakana-Gwasira, Bhunu, &amp; Mashonjowa, 2014)</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1", "issue" : "28", "issued" : { "date-parts" : [ [ "2015", "7", "14" ] ] }, "page" : "8786-91", "title" : "Dynamical malaria models reveal how immunity buffers effect of climate variability.", "type" : "article-journal", "volume" : "112" }, "uris" : [ "http://www.mendeley.com/documents/?uuid=710ab88e-2214-4f53-a069-9320eacd2244" ] } ], "mendeley" : { "formattedCitation" : "(Laneri et al., 2015)", "plainTextFormattedCitation" : "(Laneri et al., 2015)", "previouslyFormattedCitation" : "(Laneri et al., 2015)"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Laneri et al., 2015)</w:t>
      </w: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lang w:val="en-US"/>
        </w:rPr>
      </w:pPr>
      <w:r w:rsidRPr="00D55CF8">
        <w:rPr>
          <w:rFonts w:ascii="Arial" w:hAnsi="Arial" w:cs="Arial"/>
          <w:sz w:val="24"/>
          <w:szCs w:val="24"/>
        </w:rPr>
        <w:fldChar w:fldCharType="begin" w:fldLock="1"/>
      </w:r>
      <w:r w:rsidRPr="00D55CF8">
        <w:rPr>
          <w:rFonts w:ascii="Arial" w:hAnsi="Arial" w:cs="Arial"/>
          <w:sz w:val="24"/>
          <w:szCs w:val="24"/>
        </w:rPr>
        <w:instrText>ADDIN CSL_CITATION { "citationItems" : [ { "id" : "ITEM-1",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w:instrText>
      </w:r>
      <w:r w:rsidRPr="00D55CF8">
        <w:rPr>
          <w:rFonts w:ascii="Arial" w:hAnsi="Arial" w:cs="Arial"/>
          <w:sz w:val="24"/>
          <w:szCs w:val="24"/>
          <w:lang w:val="en-US"/>
        </w:rPr>
        <w:instrText xml:space="preserve">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1",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Roy, Bouma, Dhiman, &amp; Pascual, 2015)", "plainTextFormattedCitation" : "(Roy, Bouma, Dhiman, &amp; Pascual, 2015)", "previouslyFormattedCitation" : "(Roy, Bouma, Dhiman, &amp; Pascual, 2015)" }, "properties" : { "noteIndex" : 1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lang w:val="en-US"/>
        </w:rPr>
        <w:t>(Roy, Bouma, Dhiman, &amp; Pascual, 2015)</w:t>
      </w:r>
      <w:r w:rsidRPr="00D55CF8">
        <w:rPr>
          <w:rFonts w:ascii="Arial" w:hAnsi="Arial" w:cs="Arial"/>
          <w:sz w:val="24"/>
          <w:szCs w:val="24"/>
        </w:rPr>
        <w:fldChar w:fldCharType="end"/>
      </w:r>
    </w:p>
    <w:p w:rsidR="00D55CF8" w:rsidRPr="00D55CF8" w:rsidRDefault="00D55CF8" w:rsidP="00D55CF8">
      <w:pPr>
        <w:jc w:val="both"/>
        <w:rPr>
          <w:rFonts w:ascii="Arial" w:hAnsi="Arial" w:cs="Arial"/>
          <w:sz w:val="24"/>
          <w:szCs w:val="24"/>
          <w:lang w:val="en-US"/>
        </w:rPr>
      </w:pPr>
    </w:p>
    <w:p w:rsidR="00D55CF8" w:rsidRPr="00D55CF8" w:rsidRDefault="002D5E7B" w:rsidP="00D55CF8">
      <w:pPr>
        <w:jc w:val="both"/>
        <w:rPr>
          <w:rFonts w:ascii="Arial" w:hAnsi="Arial" w:cs="Arial"/>
          <w:sz w:val="24"/>
          <w:szCs w:val="24"/>
        </w:rPr>
      </w:pPr>
      <w:r>
        <w:rPr>
          <w:rFonts w:ascii="Arial" w:hAnsi="Arial" w:cs="Arial"/>
          <w:sz w:val="24"/>
          <w:szCs w:val="24"/>
          <w:lang w:val="en-US"/>
        </w:rPr>
        <w:t>Africa:</w:t>
      </w:r>
      <w:r w:rsidR="00D55CF8">
        <w:rPr>
          <w:rFonts w:ascii="Arial" w:hAnsi="Arial" w:cs="Arial"/>
          <w:sz w:val="24"/>
          <w:szCs w:val="24"/>
          <w:lang w:val="en-US"/>
        </w:rPr>
        <w:t xml:space="preserve"> </w:t>
      </w:r>
      <w:r w:rsidR="00D55CF8">
        <w:rPr>
          <w:rFonts w:ascii="Arial" w:hAnsi="Arial" w:cs="Arial"/>
          <w:sz w:val="24"/>
          <w:szCs w:val="24"/>
        </w:rPr>
        <w:fldChar w:fldCharType="begin" w:fldLock="1"/>
      </w:r>
      <w:r w:rsidR="00D55CF8">
        <w:rPr>
          <w:rFonts w:ascii="Arial" w:hAnsi="Arial" w:cs="Arial"/>
          <w:sz w:val="24"/>
          <w:szCs w:val="24"/>
        </w:rPr>
        <w:instrText>ADDIN CSL_CITATION { "citationItems" : [ { "id" : "ITEM-1", "itemData" : { "DOI" : "10.1186/1475-2875-10-35", "ISSN" : "1475-2875", "PMID" : "21314922", "abstract" : "A warm and humid climate triggers several water-associated diseases such as malaria. Climate- or weather-driven malaria models, therefore, allow for a better understanding of malaria transmission dynamics. The Liverpool Malaria Model (LMM) is a mathematical-biological model of malaria parasite dynamics using daily temperature and precipitation data. In this study, the parameter settings of the LMM are refined and a new mathematical formulation of key processes related to the growth and size of the vector population are developed.",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1", "issue" : "1", "issued" : { "date-parts" : [ [ "2011", "1", "11" ] ] }, "note" : "From Duplicate 1 (Development of a new version of the Liverpool Malaria Model. I. Refining the parameter settings and mathematical formulation of basic processes based on a literature review. - Ermert, Volker; Fink, Andreas H; Jones, Anne E; Morse, Andrew P)\n\nAccession Number: 21314922. Language: English. Date Revised: 20150205. Date Created: 20110304. Date Completed: 20110520. Update Code: 20151204. Publication Type: Journal Article. Journal ID: 101139802. Publication Model: Electronic. Cited Medium: Internet. NLM ISO Abbr: Malar. J.. PubMed Central ID: PMC3055220. Comment: Cites: Trans R Soc Trop Med Hyg. 1951 Feb;44(4):421-38. (PMID: 14817819). Cites: Trans R Soc Trop Med Hyg. 1954 May;48(3):208-25. (PMID: 13169237). Cites: Bull World Health Organ. 1956;15(3-5):613-26. (PMID: 13404439). Cites: Trans R Soc Trop Med Hyg. 1958 Mar;52(2):152-68. (PMID: 13543904). Cites: Monogr Ser World Health Organ. 1962;47:13-191. (PMID: 13885800). Cites: Bull World Health Organ. 1964;30:241-61. (PMID: 14153413). Cites: Bull World Health Organ. 1964;31:365-77. (PMID: 14267746). Cites: J Med Entomol. 2004 Nov;41(6):1157-70. (PMID: 15605655). Cites: J Clin Microbiol. 2005 Jan;43(1):402-5. (PMID: 15635001). Cites: J Infect Dis. 2005 May 15;191(10):1589-98. (PMID: 15838785). Cites: Emerg Infect Dis. 2005 Sep;11(9):1343-50. (PMID: 16229760). Cites: Trans R Soc Trop Med Hyg. 2006 Feb;100(2):176-83. (PMID: 16257026). Cites: Am J Trop Med Hyg. 2005 Dec;73(6):1090-5. (PMID: 16354818). Cites: Am J Trop Med Hyg. 2006 Jan;74(1):69-75. (PMID: 16407348). Cites: Proc Natl Acad Sci U S A. 2006 Apr 11;103(15):5829-34. (PMID: 16571662). Cites: Trends Parasitol. 2006 Aug;22(8):345-8. (PMID: 16797234). Cites: Trends Parasitol. 2006 Sep;22(9):424-30. (PMID: 16846756). Cites: Trop Med Int Health. 2006 Aug;11(8):1195-205. (PMID: 16903883). Cites: Am J Trop Med Hyg. 2006 Aug;75(2 Suppl):32-7. (PMID: 16931813). Cites: Malar J. 2006;5:114. (PMID: 17125501). Cites: PLoS One. 2007;2(3):e331. (PMID: 17396162). Cites: Am J Trop Med Hyg. 2007 Apr;76(4):626-30. (PMID: 17426160). Cites: PLoS One. 2007;2(11):e1146. (PMID: 17987125). Cites: Malar J. 2008;7:43. (PMID: 18312667). Cites: Bull Entomol Res. 1947 May;38(1):177-208. (PMID: 20240391). Cites: Malar J. 2011;10:62. (PMID: 21410939). Cites: Trans R Soc Trop Med Hyg. 2004 Jul;98(7):400-8. (PMID: 15138076). Cites: PLoS One. 2007;2(9):e824. (PMID: 17786196). Cites: Parasitol Today. 1999 Mar;15(3):105-11. (PMID: 10322323). Cites: J Theor Biol. 2000 Jan 21;202(2):113-27. (PMID: 10640432). Cites: Emerg Infect Dis. 2000 Jan-Feb;6(1):1-11. (PMID: 10653562). Cites: Med Vet Entomol. 2000 Jun;14(2):165-70. (PMID: 10872860). Cites: Adv Parasitol. 2000;47:173-215. (PMID: 10997207). Cites: Bull World Health Organ. 2000;78(9):1136-47. (PMID: 11019462). Cites: Environ Health Perspect. 2001 Mar;109 Suppl 1:141-61. (PMID: 11250812). Cites: Trends Immunol. 2001 Apr;22(4):171-2. (PMID: 11274908). Cites: J Med Entomol. 2001 Mar;38(2):282-8. (PMID: 11296836). Cites: Korean J Parasitol. 2001 Jun;39(2):185-92. (PMID: 11441506). Cites: Philos Trans R Soc Lond B Biol Sci. 2001 Jul 29;356(1411):1057-68. (PMID: 11516383). Cites: Trans R Soc Trop Med Hyg. 2001 Sep-Oct;95(5):497-501. (PMID: 11706658). Cites: Nature. 2002 Feb 7;415(6872):680-5. (PMID: 11832956). Cites: Trop Med Int Health. 2002 Mar;7(3):249-56. (PMID: 11903987). Cites: J Med Entomol. 2002 Jan;39(1):162-72. (PMID: 11931252). Cites: Am J Trop Med Hyg. 2002 Dec;67(6):571-7. (PMID: 12518846). Cites: Med Vet Entomol. 2003 Mar;17(1):61-6. (PMID: 12680927). Cites: Acta Trop. 2003 Apr;86(1):71-81. (PMID: 12711106). Cites: Malar J. 2003 Jul 1;2:20. (PMID: 12919636). Cites: Malar J. 2003 Sep 15;2:29. (PMID: 14565851). Cites: Bull Entomol Res. 2003 Oct;93(5):375-81. (PMID: 14641976). Cites: Am J Trop Med Hyg. 2004 May;70(5):486-98. (PMID: 15155980). Cites: Lancet Infect Dis. 2004 Jun;4(6):327-36. (PMID: 15172341). Cites: J Med Entomol. 2004 May;41(3):333-9. (PMID: 15185933). Cites: Med Vet Entomol. 2004 Jun;18(2):174-9. (PMID: 15189243). Cites: Malar J. 2004 Jun 17;3:18. (PMID: 15202944). Cites: Malar J. 2004 Jul 30;3:29. (PMID: 15285781). Cites: Bull Entomol Res. 2004 Oct;94(5):441-8. (PMID: 15385063). Cites: Malar J. 2004 Sep 6;3:32. (PMID: 15350206). Cites: Bull World Health Organ. 1967;37(1):117-37. (PMID: 5300045). Cites: Bull World Health Organ. 1968;38(5):743-55. (PMID: 5303328). Cites: Bull World Health Organ. 1971;45(2):169-80. (PMID: 5316615). Cites: Trans R Soc Trop Med Hyg. 1971;65(5):549-59. (PMID: 5003557). Cites: Am J Trop Med Hyg. 1974 Mar;23(2):298-308. (PMID: 4817675). Cites: Bull World Health Organ. 1974;50(3-4):347-57. (PMID: 4613512). Cites: Bull World Health Organ. 1974;50(5):449-57. (PMID: 4156197). Cites: Bull World Health Organ. 1974;51(5):507-16. (PMID: 4549501). Cites: J Med Entomol. 1977 Jan 31;13(4-5):535-45. (PMID: 845895). Cites: Bull World Health Organ. 1978;56(1):147-54. (PMID: 307444). Cites: Bull World Health Organ. 1983;61(5):821-31. (PMID: 6360402). Cites: Adv Parasitol. 1983;22:153-216. (PMID: 6141715). Cites: J Clin Microbiol. 1989 Jul;27(7):1434-7. (PMID: 2671011). Cites: Am J Trop Med Hyg. 1990 Nov;43(5):441-5. (PMID: 2240371). Cites: Am J Trop Med Hyg. 1991 May;44(5):564-70. (PMID: 2063960). Cites: Ann Trop Med Parasitol. 1991 Aug;85(4):377-85. (PMID: 1796877). Cites: Med Vet Entomol. 1993 Oct;7(4):328-32. (PMID: 8268486). Cites: Lancet. 1994 Jan 29;343(8892):302. (PMID: 7905131). Cites: Environ Health Perspect. 1995 May;103(5):458-64. (PMID: 7656875). Cites: Med War. 1995 Oct-Dec;11(4):168-78. (PMID: 8559115). Cites: JAMA. 1996 Jan 17;275(3):217-23. (PMID: 8604175). Cites: Ann Trop Med Parasitol. 1996 Feb;90(1):1-19. (PMID: 8729623). Cites: Med Vet Entomol. 1996 Oct;10(4):385-91. (PMID: 8994142). Cites: Ann Trop Med Parasitol. 1996 Dec;90(6):573-88. (PMID: 9039269). Cites: Lancet. 1997 Jun 7;349(9066):1650-4. (PMID: 9186382). Cites: Parasitology. 1998;116 Suppl:S95-109. (PMID: 9695114). Cites: J Med Entomol. 1998 Sep;35(5):639-45. (PMID: 9775585). Cites: Trop Med Int Health. 1998 Oct;3(10):818-27. (PMID: 9809915). Cites: Trans R Soc Trop Med Hyg. 1998 May-Jun;92(3):270-2. (PMID: 9861393). Cites: Emerg Infect Dis. 1998 Oct-Dec;4(4):671-6. (PMID: 9866748). Cites: Am J Trop Med Hyg. 1999 Jul;61(1 Suppl):44-8. (PMID: 10432044). Cites: Curr Opin Microbiol. 1999 Aug;2(4):445-51. (PMID: 10490352). Cites: Bull World Health Organ. 1999;77(8):624-40. (PMID: 10516785). Linking ISSN: 14752875. Subset: IM; Date of Electronic Publication: 2011 Feb 11. ; Original Imprints: Publication: London : BioMed Central, [2002-", "page" : "35", "publisher" : "BioMed Central Ltd", "publisher-place" : "Institute of Geophysics and Meteorology, University of Cologne, Cologne, Germany. vermert@meteo.uni-koeln.de", "title" : "Development of a new version of the Liverpool Malaria Model. I. Refining the parameter settings and mathematical formulation of basic processes based on a literature review.", "type" : "article-journal", "volume" : "10" }, "uris" : [ "http://www.mendeley.com/documents/?uuid=823cb02f-295e-44d0-b021-5b12b2a25f23" ] }, { "id" : "ITEM-2", "itemData" : { "DOI" : "10.1186/1475-2875-10-35", "ISSN" : "1475-2875", "PMID" : "21410939", "abstract" : "In the first part of this study, an extensive literature survey led to the construction of a new version of the Liverpool Malaria Model (LMM). A new set of parameter settings was provided and a new development of the mathematical formulation of important processes related to the vector population was performed within the LMM. In this part of the study, so far undetermined model parameters are calibrated through the use of data from field studies. The latter are also used to validate the new LMM version, which is furthermore compared against the original LMM version.", "author" : [ { "dropping-particle" : "", "family" : "Ermert", "given" : "Volker", "non-dropping-particle" : "", "parse-names" : false, "suffix" : "" }, { "dropping-particle" : "", "family" : "Fink", "given" : "Andreas H", "non-dropping-particle" : "", "parse-names" : false, "suffix" : "" }, { "dropping-particle" : "", "family" : "Jones", "given" : "Anne E", "non-dropping-particle" : "", "parse-names" : false, "suffix" : "" }, { "dropping-particle" : "", "family" : "Morse", "given" : "Andrew P", "non-dropping-particle" : "", "parse-names" : false, "suffix" : "" } ], "container-title" : "Malaria journal", "id" : "ITEM-2", "issue" : "1", "issued" : { "date-parts" : [ [ "2011", "1" ] ] }, "page" : "35", "publisher" : "BioMed Central Ltd", "title" : "Development of a new version of the Liverpool Malaria Model. II. Calibration and validation for West Africa.", "type" : "article-journal", "volume" : "10" }, "uris" : [ "http://www.mendeley.com/documents/?uuid=efe6a463-c296-4136-b545-8fd2198611bb" ] }, { "id" : "ITEM-3",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3", "issue" : "1712", "issued" : { "date-parts" : [ [ "2011", "6", "7" ] ] }, "page" : "1661-1669", "title" : "Epidemic malaria and warmer temperatures in recent decades in an East African highland", "type" : "article-journal", "volume" : "278" }, "uris" : [ "http://www.mendeley.com/documents/?uuid=f80ae4e2-36c7-4adf-9d49-8db961b0548f" ] }, { "id" : "ITEM-4", "itemData" : { "DOI" : "10.5194/hessd-9-2831-2012", "ISSN" : "1812-2116", "author" : [ { "dropping-particle" : "", "family" : "Montosi", "given" : "E.", "non-dropping-particle" : "", "parse-names" : false, "suffix" : "" }, { "dropping-particle" : "", "family" : "Manzoni", "given" : "S.", "non-dropping-particle" : "", "parse-names" : false, "suffix" : "" }, { "dropping-particle" : "", "family" : "Porporato", "given" : "A.", "non-dropping-particle" : "", "parse-names" : false, "suffix" : "" }, { "dropping-particle" : "", "family" : "Montanari", "given" : "A.", "non-dropping-particle" : "", "parse-names" : false, "suffix" : "" } ], "container-title" : "Hydrology and Earth System Sciences Discussions", "id" : "ITEM-4", "issue" : "3", "issued" : { "date-parts" : [ [ "2012", "3", "5" ] ] }, "page" : "2831-2854", "title" : "An eco-hydrologic model of malaria outbreaks", "type" : "article-journal", "volume" : "9" }, "uris" : [ "http://www.mendeley.com/documents/?uuid=31074862-9f35-4570-9f6c-ed321e9c405a" ] }, { "id" : "ITEM-5", "itemData" : { "DOI" : "10.1186/1475-2875-12-65", "ISSN" : "1475-2875", "PMID" : "23419192", "abstract" : "The relative roles of climate variability and population related effects in malaria transmission could be better understood if regional-scale dynamical malaria models could account for these factors.", "author" : [ { "dropping-particle" : "", "family" : "Tompkins", "given" : "A.M.", "non-dropping-particle" : "", "parse-names" : false, "suffix" : "" }, { "dropping-particle" : "", "family" : "Ermert", "given" : "Volker", "non-dropping-particle" : "", "parse-names" : false, "suffix" : "" } ], "container-title" : "Malaria journal", "id" : "ITEM-5", "issue" : "1", "issued" : { "date-parts" : [ [ "2013", "1" ] ] }, "page" : "65", "title" : "A regional-scale, high resolution dynamical malaria model that accounts for population density, climate and surface hydrology.", "type" : "article-journal", "volume" : "12" }, "uris" : [ "http://www.mendeley.com/documents/?uuid=28463898-3217-4246-9ff8-048468d0074e" ] }, { "id" : "ITEM-6", "itemData" : { "DOI" : "10.1073/pnas.1419047112", "ISSN" : "1091-6490", "PMID" : "26124134", "abstract" : "Assessing the influence of climate on the incidence of Plasmodium falciparum malaria worldwide and how it might impact local malaria dynamics is complex and extrapolation to other settings or future times is controversial. This is especially true in the light of the particularities of the short- and long-term immune responses to infection. In sites of epidemic malaria transmission, it is widely accepted that climate plays an important role in driving malaria outbreaks. However, little is known about the role of climate in endemic settings where clinical immunity develops early in life. To disentangle these differences among high- and low-transmission settings we applied a dynamical model to two unique adjacent cohorts of mesoendemic seasonal and holoendemic perennial malaria transmission in Senegal followed for two decades, recording daily P. falciparum cases. As both cohorts are subject to similar meteorological conditions, we were able to analyze the relevance of different immunological mechanisms compared with climatic forcing in malaria transmission. Transmission was first modeled by using similarly unique datasets of entomological inoculation rate. A stochastic nonlinear human-mosquito model that includes rainfall and temperature covariates, drug treatment periods, and population variability is capable of simulating the complete dynamics of reported malaria cases for both villages. We found that under moderate transmission intensity climate is crucial; however, under high endemicity the development of clinical immunity buffers any effect of climate. Our models open the possibility of forecasting malaria from climate in endemic regions but only after accounting for the interaction between climate and immunity.", "author" : [ { "dropping-particle" : "", "family" : "Laneri", "given" : "Karina", "non-dropping-particle" : "", "parse-names" : false, "suffix" : "" }, { "dropping-particle" : "", "family" : "Paul", "given" : "Richard E", "non-dropping-particle" : "", "parse-names" : false, "suffix" : "" }, { "dropping-particle" : "", "family" : "Tall", "given" : "Adama", "non-dropping-particle" : "", "parse-names" : false, "suffix" : "" }, { "dropping-particle" : "", "family" : "Faye", "given" : "Joseph", "non-dropping-particle" : "", "parse-names" : false, "suffix" : "" }, { "dropping-particle" : "", "family" : "Diene-Sarr", "given" : "Fatoumata", "non-dropping-particle" : "", "parse-names" : false, "suffix" : "" }, { "dropping-particle" : "", "family" : "Sokhna", "given" : "Cheikh", "non-dropping-particle" : "", "parse-names" : false, "suffix" : "" }, { "dropping-particle" : "", "family" : "Trape", "given" : "Jean-Fran\u00e7ois", "non-dropping-particle" : "", "parse-names" : false, "suffix" : "" }, { "dropping-particle" : "", "family" : "Rod\u00f3", "given" : "Xavier", "non-dropping-particle" : "", "parse-names" : false, "suffix" : "" } ], "container-title" : "Proceedings of the National Academy of Sciences of the United States of America", "id" : "ITEM-6", "issue" : "28", "issued" : { "date-parts" : [ [ "2015", "7", "14" ] ] }, "page" : "8786-91", "title" : "Dynamical malaria models reveal how immunity buffers effect of climate variability.", "type" : "article-journal", "volume" : "112" }, "uris" : [ "http://www.mendeley.com/documents/?uuid=710ab88e-2214-4f53-a069-9320eacd2244" ] }, { "id" : "ITEM-7", "itemData" : { "ISSN" : "1475-2875", "abstract" : "Climate is a major driving force behind malaria transmission and climate data are often used to account for the spatial, seasonal and interannual variation in malaria transmission.", "author" : [ { "dropping-particle" : "", "family" : "Hoshen", "given" : "Moshe B", "non-dropping-particle" : "", "parse-names" : false, "suffix" : "" }, { "dropping-particle" : "", "family" : "Morse", "given" : "Andrew P", "non-dropping-particle" : "", "parse-names" : false, "suffix" : "" } ], "container-title" : "Malaria journal", "id" : "ITEM-7", "issue" : "1", "issued" : { "date-parts" : [ [ "2004", "9", "6" ] ] }, "page" : "32", "title" : "A weather-driven model of malaria transmission.", "type" : "article-journal", "volume" : "3" }, "uris" : [ "http://www.mendeley.com/documents/?uuid=a36c7536-a48f-49d6-9e32-d0cdf6bf2706" ] } ], "mendeley" : { "formattedCitation" : "(Alonso et al., 2011; Ermert et al., 2011a, 2011b; Hoshen &amp; Morse, 2004; Laneri et al., 2015; Montosi et al., 2012; Tompkins &amp; Ermert, 2013)", "plainTextFormattedCitation" : "(Alonso et al., 2011; Ermert et al., 2011a, 2011b; Hoshen &amp; Morse, 2004; Laneri et al., 2015; Montosi et al., 2012; Tompkins &amp; Ermert, 2013)", "previouslyFormattedCitation" : "(Alonso et al., 2011; Ermert et al., 2011a, 2011b; Hoshen &amp; Morse, 2004; Laneri et al., 2015; Montosi et al., 2012; Tompkins &amp; Ermert, 2013)" }, "properties" : { "noteIndex" : 0 }, "schema" : "https://github.com/citation-style-language/schema/raw/master/csl-citation.json" }</w:instrText>
      </w:r>
      <w:r w:rsidR="00D55CF8">
        <w:rPr>
          <w:rFonts w:ascii="Arial" w:hAnsi="Arial" w:cs="Arial"/>
          <w:sz w:val="24"/>
          <w:szCs w:val="24"/>
        </w:rPr>
        <w:fldChar w:fldCharType="separate"/>
      </w:r>
      <w:r w:rsidR="00D55CF8" w:rsidRPr="00D55CF8">
        <w:rPr>
          <w:rFonts w:ascii="Arial" w:hAnsi="Arial" w:cs="Arial"/>
          <w:noProof/>
          <w:sz w:val="24"/>
          <w:szCs w:val="24"/>
        </w:rPr>
        <w:t>(Alonso et al., 2011; Ermert et al., 2011a, 2011b; Hoshen &amp; Morse, 2004; Laneri et al., 2015; Montosi et al., 2012; Tompkins &amp; Ermert, 2013)</w:t>
      </w:r>
      <w:r w:rsidR="00D55CF8">
        <w:rPr>
          <w:rFonts w:ascii="Arial" w:hAnsi="Arial" w:cs="Arial"/>
          <w:sz w:val="24"/>
          <w:szCs w:val="24"/>
        </w:rPr>
        <w:fldChar w:fldCharType="end"/>
      </w:r>
    </w:p>
    <w:p w:rsidR="00D55CF8" w:rsidRDefault="00D55CF8" w:rsidP="00D55CF8">
      <w:pPr>
        <w:jc w:val="both"/>
        <w:rPr>
          <w:rFonts w:ascii="Arial" w:hAnsi="Arial" w:cs="Arial"/>
          <w:sz w:val="24"/>
          <w:szCs w:val="24"/>
          <w:lang w:val="en-US"/>
        </w:rPr>
      </w:pPr>
    </w:p>
    <w:p w:rsidR="00D55CF8" w:rsidRPr="00D55CF8" w:rsidRDefault="00D55CF8" w:rsidP="00D55CF8">
      <w:pPr>
        <w:jc w:val="both"/>
        <w:rPr>
          <w:rFonts w:ascii="Arial" w:hAnsi="Arial" w:cs="Arial"/>
          <w:sz w:val="24"/>
          <w:szCs w:val="24"/>
        </w:rPr>
      </w:pPr>
      <w:r w:rsidRPr="00D55CF8">
        <w:rPr>
          <w:rFonts w:ascii="Arial" w:hAnsi="Arial" w:cs="Arial"/>
          <w:sz w:val="24"/>
          <w:szCs w:val="24"/>
          <w:lang w:val="en-US"/>
        </w:rPr>
        <w:t>India</w:t>
      </w:r>
      <w:r w:rsidR="002D5E7B">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1",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id" : "ITEM-2",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2",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3",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3", "issue" : "null", "issued" : { "date-parts" : [ [ "2014", "1", "5" ] ] }, "page" : "42-51", "title" : "Malaria control under unstable dynamics: Reactive vs. climate-based strategies", "type" : "article-journal", "volume" : "129" }, "uris" : [ "http://www.mendeley.com/documents/?uuid=0c4efc75-eacb-4e63-90dc-bb97296ce610" ] }, { "id" : "ITEM-4",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4", "issue" : "9", "issued" : { "date-parts" : [ [ "2010", "9", "2" ] ] }, "page" : "e1000898", "title" : "Forcing Versus Feedback: Epidemic Malaria and Monsoon Rains in Northwest India", "type" : "article-journal", "volume" : "6" }, "uris" : [ "http://www.mendeley.com/documents/?uuid=d3aa39ae-97f2-4422-901e-40a6537d3cbf" ] }, { "id" : "ITEM-5",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5",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mendeley" : { "formattedCitation" : "(Baeza et al., 2014; Bhadra et al., 2011; Laneri et al., 2010; Roy et al., 2015, 2013)", "plainTextFormattedCitation" : "(Baeza et al., 2014; Bhadra et al., 2011; Laneri et al., 2010; Roy et al., 2015, 2013)", "previouslyFormattedCitation" : "(Baeza et al., 2014; Bhadra et al., 2011; Laneri et al., 2010; Roy et al., 2015, 2013)" }, "properties" : { "noteIndex" : 0 }, "schema" : "https://github.com/citation-style-language/schema/raw/master/csl-citation.json" }</w:instrText>
      </w:r>
      <w:r>
        <w:rPr>
          <w:rFonts w:ascii="Arial" w:hAnsi="Arial" w:cs="Arial"/>
          <w:sz w:val="24"/>
          <w:szCs w:val="24"/>
        </w:rPr>
        <w:fldChar w:fldCharType="separate"/>
      </w:r>
      <w:r w:rsidRPr="00D55CF8">
        <w:rPr>
          <w:rFonts w:ascii="Arial" w:hAnsi="Arial" w:cs="Arial"/>
          <w:noProof/>
          <w:sz w:val="24"/>
          <w:szCs w:val="24"/>
        </w:rPr>
        <w:t>(Baeza et al., 2014; Bhadra et al., 2011; Laneri et al., 2010; Roy et al., 2015, 2013)</w:t>
      </w:r>
      <w:r>
        <w:rPr>
          <w:rFonts w:ascii="Arial" w:hAnsi="Arial" w:cs="Arial"/>
          <w:sz w:val="24"/>
          <w:szCs w:val="24"/>
        </w:rPr>
        <w:fldChar w:fldCharType="end"/>
      </w:r>
    </w:p>
    <w:p w:rsidR="00D55CF8" w:rsidRPr="00D55CF8" w:rsidRDefault="00D55CF8" w:rsidP="00D55CF8">
      <w:pPr>
        <w:jc w:val="both"/>
        <w:rPr>
          <w:rFonts w:ascii="Arial" w:hAnsi="Arial" w:cs="Arial"/>
          <w:sz w:val="24"/>
          <w:szCs w:val="24"/>
        </w:rPr>
      </w:pPr>
    </w:p>
    <w:p w:rsidR="00D55CF8" w:rsidRDefault="00D55CF8" w:rsidP="00D55CF8">
      <w:pPr>
        <w:jc w:val="both"/>
        <w:rPr>
          <w:rFonts w:ascii="Arial" w:hAnsi="Arial" w:cs="Arial"/>
          <w:sz w:val="24"/>
          <w:szCs w:val="24"/>
        </w:rPr>
      </w:pPr>
      <w:r w:rsidRPr="00D55CF8">
        <w:rPr>
          <w:rFonts w:ascii="Arial" w:hAnsi="Arial" w:cs="Arial"/>
          <w:sz w:val="24"/>
          <w:szCs w:val="24"/>
        </w:rPr>
        <w:t>Colombia</w:t>
      </w:r>
      <w:r w:rsidR="002D5E7B">
        <w:rPr>
          <w:rFonts w:ascii="Arial" w:hAnsi="Arial" w:cs="Arial"/>
          <w:sz w:val="24"/>
          <w:szCs w:val="24"/>
        </w:rPr>
        <w:t>:</w:t>
      </w:r>
      <w:r w:rsidRPr="00D55CF8">
        <w:rPr>
          <w:rFonts w:ascii="Arial" w:hAnsi="Arial" w:cs="Arial"/>
          <w:sz w:val="24"/>
          <w:szCs w:val="24"/>
        </w:rPr>
        <w:t xml:space="preserve"> </w:t>
      </w:r>
      <w:r w:rsidRPr="00D55CF8">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Ruiz", "given" : "Daniel", "non-dropping-particle" : "", "parse-names" : false, "suffix" : "" } ], "id" : "ITEM-1", "issued" : { "date-parts" : [ [ "2002" ] ] }, "publisher" : "Universidad Nacional de Colombia sede Medell\u00edn", "title" : "Modelaci\u00f3n de la interacci\u00f3n entomol\u00f3gica-clim\u00e1tica de la transmisi\u00f3n de la malaria (Unpublished master thesis)", "type" : "thesis" }, "uris" : [ "http://www.mendeley.com/documents/?uuid=44acb18a-bf70-4f74-9ba2-a31402a47372" ] }, { "id" : "ITEM-2",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Meteorolog\u00eda Colombiana", "id" : "ITEM-2", "issued" : { "date-parts" : [ [ "2002" ] ] }, "page" : "41-48", "title" : "Modelaci\u00f3n sist\u00e9mica para el diagn\u00f3stico de la interacci\u00f3n clima-malaria en Colombia. Aplicaci\u00f3n durante El Ni\u00f1o 1997-98 y La Ni\u00f1a 1998-2000", "type" : "article-journal", "volume" : "5" }, "uris" : [ "http://www.mendeley.com/documents/?uuid=aa92398c-9789-4a60-9e0e-341246543b47" ] }, { "id" : "ITEM-3", "itemData" : { "author" : [ { "dropping-particle" : "", "family" : "Ruiz", "given" : "Daniel", "non-dropping-particle" : "", "parse-names" : false, "suffix" : "" }, { "dropping-particle" : "", "family" : "Poveda", "given" : "Germ\u00e1n", "non-dropping-particle" : "", "parse-names" : false, "suffix" : "" }, { "dropping-particle" : "", "family" : "Qui\u00f1ones", "given" : "Martha L", "non-dropping-particle" : "", "parse-names" : false, "suffix" : "" }, { "dropping-particle" : "", "family" : "V\u00e9lez", "given" : "Iv\u00e1n D", "non-dropping-particle" : "", "parse-names" : false, "suffix" : "" }, { "dropping-particle" : "", "family" : "R\u00faa-Uribe", "given" : "Guillermo", "non-dropping-particle" : "", "parse-names" : false, "suffix" : "" }, { "dropping-particle" : "", "family" : "Rojas", "given" : "William", "non-dropping-particle" : "", "parse-names" : false, "suffix" : "" }, { "dropping-particle" : "", "family" : "Zuluaga", "given" : "Juan S", "non-dropping-particle" : "", "parse-names" : false, "suffix" : "" } ], "container-title" : "Revista Colombiana de Entomolog\u00eda", "id" : "ITEM-3", "issue" : "2", "issued" : { "date-parts" : [ [ "2003" ] ] }, "page" : "191-201", "title" : "Modelaci\u00f3n de la interacci\u00f3n entomol\u00f3gica-clim\u00e1tica de la transmisi\u00f3n de la malaria mediante din\u00e1mica de sistemas", "type" : "article-journal", "volume" : "29" }, "uris" : [ "http://www.mendeley.com/documents/?uuid=1f7e7c79-399d-4c6a-8944-a6fd6e880bde" ] }, { "id" : "ITEM-4", "itemData" : { "DOI" : "10.1186/1475-2875-5-66", "ISSN" : "14752875", "PMID" : "16882349", "abstract" : "BACKGROUND: Malaria has recently re-emerged as a public health burden in Colombia. Although the problem seems to be climate-driven, there remain significant gaps of knowledge in the understanding of the complexity of malaria transmission, which have motivated attempts to develop a comprehensive model. METHODS: The mathematical tool was applied to represent Plasmodium falciparum malaria transmission in two endemic-areas. Entomological exogenous variables were estimated through field campaigns and laboratory experiments. Availability of breeding places was included towards representing fluctuations in vector densities. Diverse scenarios, sensitivity analyses and instabilities cases were considered during experimentation-validation process. RESULTS: Correlation coefficients and mean square errors between observed and modelled incidences reached 0.897-0.668 (P &gt; 0.95) and 0.0002-0.0005, respectively. Temperature became the most relevant climatic parameter driving the final incidence. Accordingly, malaria outbreaks are possible during the favourable epochs following the onset of El Ni\u00f1o warm events. Sporogonic and gonotrophic cycles showed to be the entomological key-variables controlling the transmission potential of mosquitoes' population. Simulation results also showed that seasonality of vector density becomes an important factor towards understanding disease transmission. CONCLUSION: The model constitutes a promising tool to deepen the understanding of the multiple interactions related to malaria transmission conducive to outbreaks. In the foreseeable future it could be implemented as a tool to diagnose possible dynamical patterns of malaria incidence under several scenarios, as well as a decision-making tool for the early detection and control of outbreaks. The model will be also able to be merged with forecasts of El Ni\u00f1o events to provide a National Malaria Early Warning System.", "author" : [ { "dropping-particle" : "", "family" : "Ruiz", "given" : "Daniel", "non-dropping-particle" : "", "parse-names" : false, "suffix" : "" }, { "dropping-particle" : "", "family" : "Poveda", "given" : "Germ\u00e1n", "non-dropping-particle" : "", "parse-names" : false, "suffix" : "" }, { "dropping-particle" : "", "family" : "V\u00e9lez", "given" : "Iv\u00e1n D", "non-dropping-particle" : "", "parse-names" : false, "suffix" : "" }, { "dropping-particle" : "", "family" : "Qui\u00f1ones", "given" : "Martha L", "non-dropping-particle" : "", "parse-names" : false, "suffix" : "" }, { "dropping-particle" : "", "family" : "R\u00faa-Uribe", "given" : "Guillermo", "non-dropping-particle" : "", "parse-names" : false, "suffix" : "" }, { "dropping-particle" : "", "family" : "Vel\u00e1squez", "given" : "Luz E", "non-dropping-particle" : "", "parse-names" : false, "suffix" : "" }, { "dropping-particle" : "", "family" : "Zuluaga", "given" : "Juan S", "non-dropping-particle" : "", "parse-names" : false, "suffix" : "" } ], "container-title" : "Malaria Journal", "id" : "ITEM-4", "issue" : "1", "issued" : { "date-parts" : [ [ "2006", "1" ] ] }, "page" : "66", "publisher" : "BioMed Central", "title" : "Modelling entomological-climatic interactions of Plasmodium falciparum malaria transmission in two Colombian endemic-regions: contributions to a National Malaria Early Warning System", "type" : "article-journal", "volume" : "5" }, "uris" : [ "http://www.mendeley.com/documents/?uuid=b0eb98b4-1521-463b-ac9e-23457bd51970" ] }, { "id" : "ITEM-5", "itemData" : { "DOI" : "10.13140/2.1.5192.6725", "abstract" : "Malaria is an endemic disease in the lowlands of the tropical Americas. In Colombia, it constitutes a serious public health problem with 105,000 cases per year during 2005-2011, but showing: (1) an increasing trend during the last 50 years, and epidemic outbreaks during the occurrence of the warm phase of El Ni\u00f1o/Southern Oscillation (El Ni\u00f1o) over the tropical Pacific. Here we develop a mathematical model to represent the temporal dynamics of malaria incidence in endemic regions of the Pacific coast of Colombia, involving the complex interactions between environmental and climatic factors, the diverse developmental stages and the feeding habits of the vector (Anopheles albimanus), and their interaction with humans and with the parasite (Plasmodium falciparum). Our model overcomes diverse limitations and shortcomings of the model introduced by Ruiz et al. (2006), and provide a much-improved tool towards the development of an early warning system for malaria prevention and control in Colombia.", "author" : [ { "dropping-particle" : "", "family" : "Bernal-Garc\u00eda", "given" : "Sebasti\u00e1n", "non-dropping-particle" : "", "parse-names" : false, "suffix" : "" }, { "dropping-particle" : "", "family" : "D\u00edez-Echavarr\u00eda", "given" : "Luisa", "non-dropping-particle" : "", "parse-names" : false, "suffix" : "" }, { "dropping-particle" : "", "family" : "Arango-Aramburo", "given" : "Santiago", "non-dropping-particle" : "", "parse-names" : false, "suffix" : "" }, { "dropping-particle" : "", "family" : "Suaza-Vasco", "given" : "Juan", "non-dropping-particle" : "", "parse-names" : false, "suffix" : "" }, { "dropping-particle" : "", "family" : "Uribe-Soto", "given" : "Sandra", "non-dropping-particle" : "", "parse-names" : false, "suffix" : "" }, { "dropping-particle" : "", "family" : "Jaramillo", "given" : "Liliana", "non-dropping-particle" : "", "parse-names" : false, "suffix" : "" }, { "dropping-particle" : "", "family" : "Poveda", "given" : "Germ\u00e1n", "non-dropping-particle" : "", "parse-names" : false, "suffix" : "" } ], "container-title" : "WCRP Conference for Latin America and the Caribbean: Developing, linking, and applying climate knowledge.", "id" : "ITEM-5", "issued" : { "date-parts" : [ [ "2014" ] ] }, "publisher" : "World Climate Research Programme", "publisher-place" : "Montevideo", "title" : "An Improved Mathematical Model of Malaria Incidence in Colombia", "type" : "paper-conference" }, "uris" : [ "http://www.mendeley.com/documents/?uuid=03f38dc6-3ea4-46cc-8fdb-451bc316c8b5" ] } ], "mendeley" : { "formattedCitation" : "(Bernal-Garc\u00eda et al., 2014; Ruiz, 2002; Ruiz et al., 2002, 2003, 2006)", "plainTextFormattedCitation" : "(Bernal-Garc\u00eda et al., 2014; Ruiz, 2002; Ruiz et al., 2002, 2003, 2006)", "previouslyFormattedCitation" : "(Bernal-Garc\u00eda et al., 2014; Ruiz, 2002; Ruiz et al., 2002, 2003, 2006)" }, "properties" : { "noteIndex" : 0 }, "schema" : "https://github.com/citation-style-language/schema/raw/master/csl-citation.json" }</w:instrText>
      </w:r>
      <w:r w:rsidRPr="00D55CF8">
        <w:rPr>
          <w:rFonts w:ascii="Arial" w:hAnsi="Arial" w:cs="Arial"/>
          <w:sz w:val="24"/>
          <w:szCs w:val="24"/>
        </w:rPr>
        <w:fldChar w:fldCharType="separate"/>
      </w:r>
      <w:r w:rsidRPr="00D55CF8">
        <w:rPr>
          <w:rFonts w:ascii="Arial" w:hAnsi="Arial" w:cs="Arial"/>
          <w:noProof/>
          <w:sz w:val="24"/>
          <w:szCs w:val="24"/>
        </w:rPr>
        <w:t>(Bernal-García et al., 2014; Ruiz, 2002; Ruiz et al., 2002, 2003, 2006)</w:t>
      </w:r>
      <w:r w:rsidRPr="00D55CF8">
        <w:rPr>
          <w:rFonts w:ascii="Arial" w:hAnsi="Arial" w:cs="Arial"/>
          <w:sz w:val="24"/>
          <w:szCs w:val="24"/>
        </w:rPr>
        <w:fldChar w:fldCharType="end"/>
      </w:r>
    </w:p>
    <w:p w:rsidR="00D55CF8" w:rsidRPr="002D5E7B" w:rsidRDefault="00D55CF8" w:rsidP="00D55CF8">
      <w:pPr>
        <w:jc w:val="both"/>
        <w:rPr>
          <w:rFonts w:ascii="Arial" w:hAnsi="Arial" w:cs="Arial"/>
          <w:sz w:val="24"/>
          <w:szCs w:val="24"/>
          <w:lang w:val="en-US"/>
        </w:rPr>
      </w:pPr>
      <w:r>
        <w:rPr>
          <w:rFonts w:ascii="Arial" w:hAnsi="Arial" w:cs="Arial"/>
          <w:sz w:val="24"/>
          <w:szCs w:val="24"/>
        </w:rPr>
        <w:t>Pascual</w:t>
      </w:r>
      <w:r w:rsidR="002D5E7B">
        <w:rPr>
          <w:rFonts w:ascii="Arial" w:hAnsi="Arial" w:cs="Arial"/>
          <w:sz w:val="24"/>
          <w:szCs w:val="24"/>
        </w:rPr>
        <w:t xml:space="preserve"> &amp; </w:t>
      </w:r>
      <w:proofErr w:type="spellStart"/>
      <w:r w:rsidR="002D5E7B">
        <w:rPr>
          <w:rFonts w:ascii="Arial" w:hAnsi="Arial" w:cs="Arial"/>
          <w:sz w:val="24"/>
          <w:szCs w:val="24"/>
        </w:rPr>
        <w:t>Bouma</w:t>
      </w:r>
      <w:proofErr w:type="spellEnd"/>
      <w:r w:rsidR="002D5E7B">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 "citationItems" : [ { "id" : "ITEM-1", "itemData" : { "DOI" : "10.1371/journal.pcbi.1000898", "ISBN" : "1553-7358 (Electronic)\\r1553-734X (Linking)", "ISSN" : "1553-7358", "PMID" : "20824122", "abstract" : "Malaria epidemics in regions with seasonal windows of transmission can vary greatly in size from year to year. A central question has been whether these interannual cycles are driven by climate, are instead generated by the intrinsic dynamics of the disease, or result from the resonance of these two mechanisms. This corresponds to the more general inverse problem of identifying the respective roles of external forcings vs. internal feedbacks from time series for nonlinear and noisy systems. We propose here a quantitative approach to formally compare rival hypotheses on climate vs. disease dynamics, or external forcings vs. internal feedbacks, that combines dynamical models with recently developed, computational inference methods. The interannual patterns of epidemic malaria are investigated here for desert regions of northwest India, with extensive epidemiological records for Plasmodium falciparum malaria for the past two decades. We formulate a dynamical model of malaria transmission that explicitly incorporates rainfall, and we rely on recent advances on parameter estimation for nonlinear and stochastic dynamical systems based on sequential Monte Carlo methods. Results show a significant effect of rainfall in the inter-annual variability of epidemic malaria that involves a threshold in the disease response. The model exhibits high prediction skill for yearly cases in the malaria transmission season following the monsoonal rains. Consideration of a more complex model with clinical immunity demonstrates the robustness of the findings and suggests a role of infected individuals that lack clinical symptoms as a reservoir for transmission. Our results indicate that the nonlinear dynamics of the disease itself play a role at the seasonal, but not the interannual, time scales. They illustrate the feasibility of forecasting malaria epidemics in desert and semi-arid regions of India based on climate variability. This approach should be applicable to malaria in other locations, to other infectious diseases, and to other nonlinear systems under forcing.", "author" : [ { "dropping-particle" : "", "family" : "Laneri", "given" : "Karina", "non-dropping-particle" : "", "parse-names" : false, "suffix" : "" }, { "dropping-particle" : "", "family" : "Bhadra", "given" : "Anindya", "non-dropping-particle" : "", "parse-names" : false, "suffix" : "" }, { "dropping-particle" : "", "family" : "Ionides", "given" : "Edward L.", "non-dropping-particle" : "", "parse-names" : false, "suffix" : "" }, { "dropping-particle" : "", "family" : "Bouma", "given" : "Menno", "non-dropping-particle" : "", "parse-names" : false, "suffix" : "" }, { "dropping-particle" : "", "family" : "Dhiman", "given" : "Ramesh C.", "non-dropping-particle" : "", "parse-names" : false, "suffix" : "" }, { "dropping-particle" : "", "family" : "Yadav", "given" : "Rajpal S.", "non-dropping-particle" : "", "parse-names" : false, "suffix" : "" }, { "dropping-particle" : "", "family" : "Pascual", "given" : "Mercedes", "non-dropping-particle" : "", "parse-names" : false, "suffix" : "" } ], "container-title" : "PLoS Computational Biology", "editor" : [ { "dropping-particle" : "", "family" : "Ferguson", "given" : "Neil M.", "non-dropping-particle" : "", "parse-names" : false, "suffix" : "" } ], "id" : "ITEM-1", "issue" : "9", "issued" : { "date-parts" : [ [ "2010", "9", "2" ] ] }, "page" : "e1000898", "title" : "Forcing Versus Feedback: Epidemic Malaria and Monsoon Rains in Northwest India", "type" : "article-journal", "volume" : "6" }, "uris" : [ "http://www.mendeley.com/documents/?uuid=d3aa39ae-97f2-4422-901e-40a6537d3cbf" ] }, { "id" : "ITEM-2", "itemData" : { "DOI" : "10.1198/jasa.2011.ap10323", "ISSN" : "0162-1459", "abstract" : "Many biological systems are appropriately described by partially observed Markov process (POMP) models, also known as state space models. Such models also arise throughout the physical and social sciences, in engineering, and in finance. Statistical challenges arise in carrying out inference on nonlinear, nonstationary, vector-valued POMP models. Methodologies that depend on the Markov process model only through numerical solution of sample paths are said to have the plug-and-play property. This property enables consideration of models for which the evaluation of transition densities is problematic. Our case study employs plug-and-play methodology to investigate malaria transmission in Northwest India. We address the scientific question of the respective roles of environmental factors, immunity, and nonlinear disease transmission dynamics in epidemic malaria. Previous debates on this question have been hindered by the lack of a statistical investigation that gives simultaneous consideration to the roles o...", "author" : [ { "dropping-particle" : "", "family" : "Bhadra", "given" : "Anindya", "non-dropping-particle" : "", "parse-names" : false, "suffix" : "" }, { "dropping-particle" : "", "family" : "Ionides", "given" : "Edward L.", "non-dropping-particle" : "", "parse-names" : false, "suffix" : "" }, { "dropping-particle" : "", "family" : "Laneri", "given" : "Karina", "non-dropping-particle" : "", "parse-names" : false, "suffix" : "" }, { "dropping-particle" : "", "family" : "Pascual", "given" : "Mercedes", "non-dropping-particle" : "", "parse-names" : false, "suffix" : "" }, { "dropping-particle" : "", "family" : "Bouma", "given" : "Menno", "non-dropping-particle" : "", "parse-names" : false, "suffix" : "" }, { "dropping-particle" : "", "family" : "Dhiman", "given" : "Ramesh C.", "non-dropping-particle" : "", "parse-names" : false, "suffix" : "" } ], "container-title" : "Journal of the American Statistical Association", "id" : "ITEM-2", "issue" : "494", "issued" : { "date-parts" : [ [ "2011", "6" ] ] }, "page" : "440-451", "title" : "Malaria in Northwest India: Data Analysis via Partially Observed Stochastic Differential Equation Models Driven by L\u00e9vy Noise", "type" : "article-journal", "volume" : "106" }, "uris" : [ "http://www.mendeley.com/documents/?uuid=7fbf0220-5fb5-45c0-bbda-777f469a498d" ] }, { "id" : "ITEM-3", "itemData" : { "DOI" : "10.1098/rspb.2010.2020", "ISSN" : "0962-8452", "author" : [ { "dropping-particle" : "", "family" : "Alonso", "given" : "David", "non-dropping-particle" : "", "parse-names" : false, "suffix" : "" }, { "dropping-particle" : "", "family" : "Bouma", "given" : "Menno J.", "non-dropping-particle" : "", "parse-names" : false, "suffix" : "" }, { "dropping-particle" : "", "family" : "Pascual", "given" : "Mercedes", "non-dropping-particle" : "", "parse-names" : false, "suffix" : "" } ], "container-title" : "Proceedings of the Royal Society B: Biological Sciences", "id" : "ITEM-3", "issue" : "1712", "issued" : { "date-parts" : [ [ "2011", "6", "7" ] ] }, "page" : "1661-1669", "title" : "Epidemic malaria and warmer temperatures in recent decades in an East African highland", "type" : "article-journal", "volume" : "278" }, "uris" : [ "http://www.mendeley.com/documents/?uuid=f80ae4e2-36c7-4adf-9d49-8db961b0548f" ] }, { "id" : "ITEM-4", "itemData" : { "DOI" : "10.1371/journal.pntd.0001979", "ISBN" : "1935-2735 (Electronic)\\r1935-2727 (Linking)", "ISSN" : "1935-2735", "PMID" : "23326611", "abstract" : "BACKGROUND: With over a hundred million annual infections and rising morbidity and mortality, Plasmodium vivax malaria remains largely a neglected disease. In particular, the dependence of this malaria species on relapses and the potential significance of the dormant stage as a therapeutic target, are poorly understood.\\n\\nMETHODOLOGY/PRINCIPAL FINDINGS: To quantify relapse parameters and assess the population-wide consequences of anti-relapse treatment, we formulated a transmission model for P. vivax suitable for parameter inference with a recently developed statistical method based on routine surveillance data. A low-endemic region in NW India, whose strong seasonality demarcates the transmission season, provides an opportunity to apply this modeling approach. Our model gives maximum likelihood estimates of 7.1 months for the mean latency and 31% for the relapse rate, in close agreement with regression estimates and clinical evaluation studies in the area. With a baseline of prevailing treatment practices, the model predicts that an effective anti-relapse treatment of 65% of those infected would result in elimination within a decade, and that periodic mass treatment would dramatically reduce the burden of the disease in a few years.\\n\\nCONCLUSION/SIGNIFICANCE: The striking dependence of P. vivax on relapses for survival reinforces the urgency to develop more effective anti-relapse treatments to replace Primaquine (PQ), the only available drug for the last fifty years. Our methods can provide alternative and simple means to estimate latency times and relapse frequency using routine epidemiological data, and to evaluate the population-wide impact of relapse treatment in areas similar to our study area.", "author" : [ { "dropping-particle" : "", "family" : "Roy", "given" : "Manojit", "non-dropping-particle" : "", "parse-names" : false, "suffix" : "" }, { "dropping-particle" : "", "family" : "Bouma", "given" : "Menno J.", "non-dropping-particle" : "", "parse-names" : false, "suffix" : "" }, { "dropping-particle" : "", "family" : "Ionides", "given" : "Edward L.", "non-dropping-particle" : "", "parse-names" : false, "suffix" : "" }, { "dropping-particle" : "", "family" : "Dhiman", "given" : "Ramesh C.", "non-dropping-particle" : "", "parse-names" : false, "suffix" : "" }, { "dropping-particle" : "", "family" : "Pascual", "given" : "Mercedes", "non-dropping-particle" : "", "parse-names" : false, "suffix" : "" } ], "container-title" : "PLoS Neglected Tropical Diseases", "editor" : [ { "dropping-particle" : "", "family" : "Vinetz", "given" : "Joseph M.", "non-dropping-particle" : "", "parse-names" : false, "suffix" : "" } ], "id" : "ITEM-4", "issue" : "1", "issued" : { "date-parts" : [ [ "2013", "1", "10" ] ] }, "page" : "e1979", "publisher" : "Public Library of Science", "title" : "The Potential Elimination of Plasmodium vivax Malaria by Relapse Treatment: Insights from a Transmission Model and Surveillance Data from NW India", "type" : "article-journal", "volume" : "7" }, "uris" : [ "http://www.mendeley.com/documents/?uuid=f1f33054-6aa6-4b75-bc15-826990598fcd" ] }, { "id" : "ITEM-5", "itemData" : { "DOI" : "10.1016/j.actatropica.2013.04.001", "ISSN" : "0001706X", "PMID" : "23567551", "abstract" : "In areas of the world where malaria prevails under unstable conditions, attacking the adult vector population through insecticide-based Indoor Residual Spraying (IRS) is the most common method for controlling epidemics. Defined in policy guidance, the use of Annual Parasitic Incidence (API) is an important tool for assessing the effectiveness of control and for planning new interventions. To investigate the consequences that a policy based on API in previous seasons might have on the population dynamics of the disease and on control itself in regions of low and seasonal transmission, we formulate a mathematical malaria model that couples epidemiologic and vector dynamics with IRS intervention. This model is parameterized for a low transmission and semi-arid region in northwest India, where epidemics are driven by high rainfall variability. We show that this type of feedback mechanism in control strategies can generate transient cycles in malaria even in the absence of environmental variability, and that this tendency to cycle can in turn limit the effectiveness of control in the presence of such variability. Specifically, for realistic rainfall conditions and over a range of control intensities, the effectiveness of such 'reactive' intervention is compared to that of an alternative strategy based on rainfall and therefore vector variability. Results show that the efficacy of intervention is strongly influenced by rainfall variability and the type of policy implemented. In particular, under an API 'reactive' policy, high vector populations can coincide more frequently with low control coverage, and in so doing generate large unexpected epidemics and decrease the likelihood of elimination. These results highlight the importance of incorporating information on climate variability, rather than previous incidence, in planning IRS interventions in regions of unstable malaria. These findings are discussed in the more general context of elimination and other low transmission regions such as highlands.", "author" : [ { "dropping-particle" : "", "family" : "Baeza", "given" : "Andres", "non-dropping-particle" : "", "parse-names" : false, "suffix" : "" }, { "dropping-particle" : "", "family" : "Bouma", "given" : "Menno J", "non-dropping-particle" : "", "parse-names" : false, "suffix" : "" }, { "dropping-particle" : "", "family" : "Dhiman", "given" : "Ramesh", "non-dropping-particle" : "", "parse-names" : false, "suffix" : "" }, { "dropping-particle" : "", "family" : "Pascual", "given" : "Mercedes", "non-dropping-particle" : "", "parse-names" : false, "suffix" : "" } ], "container-title" : "Acta Tropica", "id" : "ITEM-5", "issue" : "null", "issued" : { "date-parts" : [ [ "2014", "1", "5" ] ] }, "page" : "42-51", "title" : "Malaria control under unstable dynamics: Reactive vs. climate-based strategies", "type" : "article-journal", "volume" : "129" }, "uris" : [ "http://www.mendeley.com/documents/?uuid=0c4efc75-eacb-4e63-90dc-bb97296ce610" ] }, { "id" : "ITEM-6", "itemData" : { "DOI" : "10.1186/s12936-015-0937-3", "ISSN" : "1475-2875", "abstract" : "Previous studies have demonstrated the feasibility of early-warning systems for epidemic malaria informed by climate variability. Whereas modelling approaches typically assume stationary conditions, epidemiological systems are characterized by changes in intervention measures over time, at scales typically longer than inter-epidemic periods. These trends in control efforts preclude simple application of early-warning systems validated by retrospective surveillance data; their effects are also difficult to distinguish from those of climate variability itself. Rainfall-driven transmission models for falciparum and vivax malaria are fitted to long-term retrospective surveillance data from four districts in northwest India. Maximum-likelihood estimates (MLEs) of model parameters are obtained for each district via a recently introduced iterated filtering method for partially observed Markov processes. The resulting MLE model is then used to generate simulated yearly forecasts in two different ways, and these forecasts are compared with more recent (out-of-fit) data. In the first approach, initial conditions for generating the predictions are repeatedly updated on a yearly basis, based on the new epidemiological data and the inference method that naturally lends itself to this purpose, given its time-sequential application. In the second approach, the transmission parameters themselves are also updated by refitting the model over a moving window of time. Application of these two approaches to examine the predictability of epidemic malaria in the different districts reveals differences in the effectiveness of intervention for the two parasites, and illustrates how the \u2018failure\u2019 of predictions can be informative to evaluate and quantify the effect of control efforts in the context of climate variability. The first approach performs adequately, and sometimes even better than the second one, when the climate remains the major driver of malaria dynamics, as found for Plasmodium vivax for which an effective clinical intervention is lacking. The second approach offers more skillful forecasts when the dynamics shift over time, as is the case of Plasmodium falciparum in recent years with declining incidence under improved control. Predictive systems for infectious diseases such as malaria, based on process-based models and climate variables, can be informative and applicable under non-stationary conditions.", "author" : [ { "dropping-particle" : "", "family" : "Roy", "given" : "Manojit", "non-dropping-particle" : "", "parse-names" : false, "suffix</w:instrText>
      </w:r>
      <w:r w:rsidRPr="002D5E7B">
        <w:rPr>
          <w:rFonts w:ascii="Arial" w:hAnsi="Arial" w:cs="Arial"/>
          <w:sz w:val="24"/>
          <w:szCs w:val="24"/>
          <w:lang w:val="en-US"/>
        </w:rPr>
        <w:instrText>" : "" }, { "dropping-particle" : "", "family" : "Bouma", "given" : "Menno", "non-dropping-particle" : "", "parse-names" : false, "suffix" : "" }, { "dropping-particle" : "", "family" : "Dhiman", "given" : "Ramesh C.", "non-dropping-particle" : "", "parse-names" : false, "suffix" : "" }, { "dropping-particle" : "", "family" : "Pascual", "given" : "Mercedes", "non-dropping-particle" : "", "parse-names" : false, "suffix" : "" } ], "container-title" : "Malaria Journal", "id" : "ITEM-6", "issue" : "1", "issued" : { "date-parts" : [ [ "2015", "12", "26" ] ] }, "note" : "NULL", "page" : "419", "publisher" : "BioMed Central", "title" : "Predictability of epidemic malaria under non-stationary conditions with process-based models combining epidemiological updates and climate variability", "type" : "article-journal", "volume" : "14" }, "uris" : [ "http://www.mendeley.com/documents/?uuid=369e4d7d-9d82-4fdf-af6e-bcc3c2660195" ] } ], "mendeley" : { "formattedCitation" : "(Alonso et al., 2011; Baeza et al., 2014; Bhadra et al., 2011; Laneri et al., 2010; Roy et al., 2015, 2013)", "plainTextFormattedCitation" : "(Alonso et al., 2011; Baeza et al., 2014; Bhadra et al., 2011; Laneri et al., 2010; Roy et al., 2015, 2013)", "previouslyFormattedCitation" : "(Alonso et al., 2011; Baeza et al., 2014; Bhadra et al., 2011; Laneri et al., 2010; Roy et al., 2015, 2013)" }, "properties" : { "noteIndex" : 0 }, "schema" : "https://github.com/citation-style-language/schema/raw/master/csl-citation.json" }</w:instrText>
      </w:r>
      <w:r>
        <w:rPr>
          <w:rFonts w:ascii="Arial" w:hAnsi="Arial" w:cs="Arial"/>
          <w:sz w:val="24"/>
          <w:szCs w:val="24"/>
        </w:rPr>
        <w:fldChar w:fldCharType="separate"/>
      </w:r>
      <w:r w:rsidRPr="002D5E7B">
        <w:rPr>
          <w:rFonts w:ascii="Arial" w:hAnsi="Arial" w:cs="Arial"/>
          <w:noProof/>
          <w:sz w:val="24"/>
          <w:szCs w:val="24"/>
          <w:lang w:val="en-US"/>
        </w:rPr>
        <w:t>(Alonso et al., 2011; Baeza et al., 2014; Bhadra et al., 2011; Laneri et al., 2010; Roy et al., 2015, 2013)</w:t>
      </w:r>
      <w:r>
        <w:rPr>
          <w:rFonts w:ascii="Arial" w:hAnsi="Arial" w:cs="Arial"/>
          <w:sz w:val="24"/>
          <w:szCs w:val="24"/>
        </w:rPr>
        <w:fldChar w:fldCharType="end"/>
      </w:r>
      <w:bookmarkStart w:id="0" w:name="_GoBack"/>
      <w:bookmarkEnd w:id="0"/>
    </w:p>
    <w:p w:rsidR="00D55CF8" w:rsidRPr="002D5E7B" w:rsidRDefault="00D55CF8" w:rsidP="00D55CF8">
      <w:pPr>
        <w:jc w:val="both"/>
        <w:rPr>
          <w:rFonts w:ascii="Arial" w:hAnsi="Arial" w:cs="Arial"/>
          <w:sz w:val="24"/>
          <w:szCs w:val="24"/>
          <w:lang w:val="en-US"/>
        </w:rPr>
      </w:pP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Pr>
          <w:rFonts w:ascii="Arial" w:hAnsi="Arial" w:cs="Arial"/>
          <w:sz w:val="24"/>
          <w:szCs w:val="24"/>
          <w:lang w:val="en-US"/>
        </w:rPr>
        <w:fldChar w:fldCharType="begin" w:fldLock="1"/>
      </w:r>
      <w:r>
        <w:rPr>
          <w:rFonts w:ascii="Arial" w:hAnsi="Arial" w:cs="Arial"/>
          <w:sz w:val="24"/>
          <w:szCs w:val="24"/>
          <w:lang w:val="en-US"/>
        </w:rPr>
        <w:instrText xml:space="preserve">ADDIN Mendeley Bibliography CSL_BIBLIOGRAPHY </w:instrText>
      </w:r>
      <w:r>
        <w:rPr>
          <w:rFonts w:ascii="Arial" w:hAnsi="Arial" w:cs="Arial"/>
          <w:sz w:val="24"/>
          <w:szCs w:val="24"/>
          <w:lang w:val="en-US"/>
        </w:rPr>
        <w:fldChar w:fldCharType="separate"/>
      </w:r>
      <w:r w:rsidRPr="002D5E7B">
        <w:rPr>
          <w:rFonts w:ascii="Arial" w:hAnsi="Arial" w:cs="Arial"/>
          <w:noProof/>
          <w:sz w:val="24"/>
          <w:szCs w:val="24"/>
          <w:lang w:val="en-US"/>
        </w:rPr>
        <w:t xml:space="preserve">Alonso, D., Bouma, M. J., &amp; Pascual, M. (2011). Epidemic malaria and warmer temperatures in recent decades in an East African highland. </w:t>
      </w:r>
      <w:r w:rsidRPr="002D5E7B">
        <w:rPr>
          <w:rFonts w:ascii="Arial" w:hAnsi="Arial" w:cs="Arial"/>
          <w:i/>
          <w:iCs/>
          <w:noProof/>
          <w:sz w:val="24"/>
          <w:szCs w:val="24"/>
          <w:lang w:val="en-US"/>
        </w:rPr>
        <w:t>Proceedings of the Royal Society B: Biological Sciences</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78</w:t>
      </w:r>
      <w:r w:rsidRPr="002D5E7B">
        <w:rPr>
          <w:rFonts w:ascii="Arial" w:hAnsi="Arial" w:cs="Arial"/>
          <w:noProof/>
          <w:sz w:val="24"/>
          <w:szCs w:val="24"/>
          <w:lang w:val="en-US"/>
        </w:rPr>
        <w:t>(1712), 1661–1669. http://doi.org/10.1098/rspb.2010.2020</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Baeza, A., Bouma, M. J., Dhiman, R., &amp; Pascual, M. (2014). Malaria control under unstable dynamics: Reactive vs. climate-based strategies. </w:t>
      </w:r>
      <w:r w:rsidRPr="002D5E7B">
        <w:rPr>
          <w:rFonts w:ascii="Arial" w:hAnsi="Arial" w:cs="Arial"/>
          <w:i/>
          <w:iCs/>
          <w:noProof/>
          <w:sz w:val="24"/>
          <w:szCs w:val="24"/>
          <w:lang w:val="en-US"/>
        </w:rPr>
        <w:t>Acta Tropica</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29</w:t>
      </w:r>
      <w:r w:rsidRPr="002D5E7B">
        <w:rPr>
          <w:rFonts w:ascii="Arial" w:hAnsi="Arial" w:cs="Arial"/>
          <w:noProof/>
          <w:sz w:val="24"/>
          <w:szCs w:val="24"/>
          <w:lang w:val="en-US"/>
        </w:rPr>
        <w:t>(null), 42–51. http://doi.org/10.1016/j.actatropica.2013.04.001</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Bernal-García, S., Díez-Echavarría, L., Arango-Aramburo, S., Suaza-Vasco, J., Uribe-Soto, S., Jaramillo, L., &amp; Poveda, G. (2014). An Improved Mathematical Model of Malaria Incidence in Colombia. In </w:t>
      </w:r>
      <w:r w:rsidRPr="002D5E7B">
        <w:rPr>
          <w:rFonts w:ascii="Arial" w:hAnsi="Arial" w:cs="Arial"/>
          <w:i/>
          <w:iCs/>
          <w:noProof/>
          <w:sz w:val="24"/>
          <w:szCs w:val="24"/>
          <w:lang w:val="en-US"/>
        </w:rPr>
        <w:t>WCRP Conference for Latin America and the Caribbean: Developing, linking, and applying climate knowledge.</w:t>
      </w:r>
      <w:r w:rsidRPr="002D5E7B">
        <w:rPr>
          <w:rFonts w:ascii="Arial" w:hAnsi="Arial" w:cs="Arial"/>
          <w:noProof/>
          <w:sz w:val="24"/>
          <w:szCs w:val="24"/>
          <w:lang w:val="en-US"/>
        </w:rPr>
        <w:t xml:space="preserve"> Montevideo: World Climate Research Programme. http://doi.org/10.13140/2.1.5192.672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Bhadra, A., Ionides, E. L., Laneri, K., Pascual, M., Bouma, M., &amp; Dhiman, R. C. (2011). Malaria in Northwest India: Data Analysis via Partially Observed Stochastic Differential Equation Models Driven by Lévy Noise. </w:t>
      </w:r>
      <w:r w:rsidRPr="002D5E7B">
        <w:rPr>
          <w:rFonts w:ascii="Arial" w:hAnsi="Arial" w:cs="Arial"/>
          <w:i/>
          <w:iCs/>
          <w:noProof/>
          <w:sz w:val="24"/>
          <w:szCs w:val="24"/>
          <w:lang w:val="en-US"/>
        </w:rPr>
        <w:t>Journal of the American Statistical Association</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6</w:t>
      </w:r>
      <w:r w:rsidRPr="002D5E7B">
        <w:rPr>
          <w:rFonts w:ascii="Arial" w:hAnsi="Arial" w:cs="Arial"/>
          <w:noProof/>
          <w:sz w:val="24"/>
          <w:szCs w:val="24"/>
          <w:lang w:val="en-US"/>
        </w:rPr>
        <w:t>(494), 440–451. http://doi.org/10.1198/jasa.2011.ap10323</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Ermert, V., Fink, A. H., Jones, A. E., &amp; Morse, A. P. (2011a). Development of a new version of the Liverpool Malaria Model. I. Refining the parameter settings and mathematical formulation of basic processes based on a literature review.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w:t>
      </w:r>
      <w:r w:rsidRPr="002D5E7B">
        <w:rPr>
          <w:rFonts w:ascii="Arial" w:hAnsi="Arial" w:cs="Arial"/>
          <w:noProof/>
          <w:sz w:val="24"/>
          <w:szCs w:val="24"/>
          <w:lang w:val="en-US"/>
        </w:rPr>
        <w:t>(1), 35. http://doi.org/10.1186/1475-2875-10-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Ermert, V., Fink, A. H., Jones, A. E., &amp; Morse, A. P. (2011b). Development of a new version of the Liverpool Malaria Model. II. Calibration and validation for West Africa.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w:t>
      </w:r>
      <w:r w:rsidRPr="002D5E7B">
        <w:rPr>
          <w:rFonts w:ascii="Arial" w:hAnsi="Arial" w:cs="Arial"/>
          <w:noProof/>
          <w:sz w:val="24"/>
          <w:szCs w:val="24"/>
          <w:lang w:val="en-US"/>
        </w:rPr>
        <w:t>(1), 35. http://doi.org/10.1186/1475-2875-10-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Hoshen, M. B., &amp; Morse, A. P. (2004). A weather-driven model of malaria transmission.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3</w:t>
      </w:r>
      <w:r w:rsidRPr="002D5E7B">
        <w:rPr>
          <w:rFonts w:ascii="Arial" w:hAnsi="Arial" w:cs="Arial"/>
          <w:noProof/>
          <w:sz w:val="24"/>
          <w:szCs w:val="24"/>
          <w:lang w:val="en-US"/>
        </w:rPr>
        <w:t>(1), 32. Retrieved from http://www.malariajournal.com/content/3/1/3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Janssen, M. A., &amp; Martens, W. J. M. (1997). Modeling malaria as a complex adaptive system. </w:t>
      </w:r>
      <w:r w:rsidRPr="002D5E7B">
        <w:rPr>
          <w:rFonts w:ascii="Arial" w:hAnsi="Arial" w:cs="Arial"/>
          <w:i/>
          <w:iCs/>
          <w:noProof/>
          <w:sz w:val="24"/>
          <w:szCs w:val="24"/>
          <w:lang w:val="en-US"/>
        </w:rPr>
        <w:t>Artificial Life</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3</w:t>
      </w:r>
      <w:r w:rsidRPr="002D5E7B">
        <w:rPr>
          <w:rFonts w:ascii="Arial" w:hAnsi="Arial" w:cs="Arial"/>
          <w:noProof/>
          <w:sz w:val="24"/>
          <w:szCs w:val="24"/>
          <w:lang w:val="en-US"/>
        </w:rPr>
        <w:t>(3), 213–36. Retrieved from http://www.ncbi.nlm.nih.gov/pubmed/93857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Laneri, K., Bhadra, A., Ionides, E. L., Bouma, M., Dhiman, R. C., Yadav, R. S., &amp; Pascual, M. (2010). </w:t>
      </w:r>
      <w:r w:rsidRPr="002D5E7B">
        <w:rPr>
          <w:rFonts w:ascii="Arial" w:hAnsi="Arial" w:cs="Arial"/>
          <w:noProof/>
          <w:sz w:val="24"/>
          <w:szCs w:val="24"/>
          <w:lang w:val="en-US"/>
        </w:rPr>
        <w:t xml:space="preserve">Forcing Versus Feedback: Epidemic Malaria and Monsoon Rains in Northwest India. </w:t>
      </w:r>
      <w:r w:rsidRPr="002D5E7B">
        <w:rPr>
          <w:rFonts w:ascii="Arial" w:hAnsi="Arial" w:cs="Arial"/>
          <w:i/>
          <w:iCs/>
          <w:noProof/>
          <w:sz w:val="24"/>
          <w:szCs w:val="24"/>
          <w:lang w:val="en-US"/>
        </w:rPr>
        <w:t>PLoS Computational Biology</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6</w:t>
      </w:r>
      <w:r w:rsidRPr="002D5E7B">
        <w:rPr>
          <w:rFonts w:ascii="Arial" w:hAnsi="Arial" w:cs="Arial"/>
          <w:noProof/>
          <w:sz w:val="24"/>
          <w:szCs w:val="24"/>
          <w:lang w:val="en-US"/>
        </w:rPr>
        <w:t>(9), e1000898. http://doi.org/10.1371/journal.pcbi.1000898</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Laneri, K., Paul, R. E., Tall, A., Faye, J., Diene-Sarr, F., Sokhna, C., … Rodó, X. (2015). Dynamical malaria models reveal how immunity buffers effect of climate variability. </w:t>
      </w:r>
      <w:r w:rsidRPr="002D5E7B">
        <w:rPr>
          <w:rFonts w:ascii="Arial" w:hAnsi="Arial" w:cs="Arial"/>
          <w:i/>
          <w:iCs/>
          <w:noProof/>
          <w:sz w:val="24"/>
          <w:szCs w:val="24"/>
          <w:lang w:val="en-US"/>
        </w:rPr>
        <w:t>Proceedings of the National Academy of Sciences of the United States of America</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12</w:t>
      </w:r>
      <w:r w:rsidRPr="002D5E7B">
        <w:rPr>
          <w:rFonts w:ascii="Arial" w:hAnsi="Arial" w:cs="Arial"/>
          <w:noProof/>
          <w:sz w:val="24"/>
          <w:szCs w:val="24"/>
          <w:lang w:val="en-US"/>
        </w:rPr>
        <w:t>(28), 8786–91. http://doi.org/10.1073/pnas.141904711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Lunde, T. M., Bayoh, M. N., &amp; Lindtjørn, B. (2013). How malaria models relate </w:t>
      </w:r>
      <w:r w:rsidRPr="002D5E7B">
        <w:rPr>
          <w:rFonts w:ascii="Arial" w:hAnsi="Arial" w:cs="Arial"/>
          <w:noProof/>
          <w:sz w:val="24"/>
          <w:szCs w:val="24"/>
          <w:lang w:val="en-US"/>
        </w:rPr>
        <w:lastRenderedPageBreak/>
        <w:t xml:space="preserve">temperature to malaria transmission. </w:t>
      </w:r>
      <w:r w:rsidRPr="002D5E7B">
        <w:rPr>
          <w:rFonts w:ascii="Arial" w:hAnsi="Arial" w:cs="Arial"/>
          <w:i/>
          <w:iCs/>
          <w:noProof/>
          <w:sz w:val="24"/>
          <w:szCs w:val="24"/>
          <w:lang w:val="en-US"/>
        </w:rPr>
        <w:t>Parasites &amp; Vectors</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6</w:t>
      </w:r>
      <w:r w:rsidRPr="002D5E7B">
        <w:rPr>
          <w:rFonts w:ascii="Arial" w:hAnsi="Arial" w:cs="Arial"/>
          <w:noProof/>
          <w:sz w:val="24"/>
          <w:szCs w:val="24"/>
          <w:lang w:val="en-US"/>
        </w:rPr>
        <w:t>(1), 20. http://doi.org/10.1186/1756-3305-6-20</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Martens, W. J. M. (1997). </w:t>
      </w:r>
      <w:r w:rsidRPr="002D5E7B">
        <w:rPr>
          <w:rFonts w:ascii="Arial" w:hAnsi="Arial" w:cs="Arial"/>
          <w:i/>
          <w:iCs/>
          <w:noProof/>
          <w:sz w:val="24"/>
          <w:szCs w:val="24"/>
          <w:lang w:val="en-US"/>
        </w:rPr>
        <w:t>Health impacts of climate change and ozone depletion: an eco-epidemiological modelling approach..pdf</w:t>
      </w:r>
      <w:r w:rsidRPr="002D5E7B">
        <w:rPr>
          <w:rFonts w:ascii="Arial" w:hAnsi="Arial" w:cs="Arial"/>
          <w:noProof/>
          <w:sz w:val="24"/>
          <w:szCs w:val="24"/>
          <w:lang w:val="en-US"/>
        </w:rPr>
        <w:t>. Maastricht University.</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Montosi, E., Manzoni, S., Porporato, A., &amp; Montanari, A. (2012). </w:t>
      </w:r>
      <w:r w:rsidRPr="002D5E7B">
        <w:rPr>
          <w:rFonts w:ascii="Arial" w:hAnsi="Arial" w:cs="Arial"/>
          <w:noProof/>
          <w:sz w:val="24"/>
          <w:szCs w:val="24"/>
          <w:lang w:val="en-US"/>
        </w:rPr>
        <w:t xml:space="preserve">An eco-hydrologic model of malaria outbreaks. </w:t>
      </w:r>
      <w:r w:rsidRPr="002D5E7B">
        <w:rPr>
          <w:rFonts w:ascii="Arial" w:hAnsi="Arial" w:cs="Arial"/>
          <w:i/>
          <w:iCs/>
          <w:noProof/>
          <w:sz w:val="24"/>
          <w:szCs w:val="24"/>
          <w:lang w:val="en-US"/>
        </w:rPr>
        <w:t>Hydrology and Earth System Sciences Discussions</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9</w:t>
      </w:r>
      <w:r w:rsidRPr="002D5E7B">
        <w:rPr>
          <w:rFonts w:ascii="Arial" w:hAnsi="Arial" w:cs="Arial"/>
          <w:noProof/>
          <w:sz w:val="24"/>
          <w:szCs w:val="24"/>
          <w:lang w:val="en-US"/>
        </w:rPr>
        <w:t>(3), 2831–2854. http://doi.org/10.5194/hessd-9-2831-201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Ngarakana-Gwasira, E. T., Bhunu, C. P., &amp; Mashonjowa, E. (2014). </w:t>
      </w:r>
      <w:r w:rsidRPr="002D5E7B">
        <w:rPr>
          <w:rFonts w:ascii="Arial" w:hAnsi="Arial" w:cs="Arial"/>
          <w:noProof/>
          <w:sz w:val="24"/>
          <w:szCs w:val="24"/>
          <w:lang w:val="en-US"/>
        </w:rPr>
        <w:t xml:space="preserve">Assessing the impact of temperature on malaria transmission dynamics. </w:t>
      </w:r>
      <w:r w:rsidRPr="002D5E7B">
        <w:rPr>
          <w:rFonts w:ascii="Arial" w:hAnsi="Arial" w:cs="Arial"/>
          <w:i/>
          <w:iCs/>
          <w:noProof/>
          <w:sz w:val="24"/>
          <w:szCs w:val="24"/>
          <w:lang w:val="en-US"/>
        </w:rPr>
        <w:t>Afrika Matematika</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5</w:t>
      </w:r>
      <w:r w:rsidRPr="002D5E7B">
        <w:rPr>
          <w:rFonts w:ascii="Arial" w:hAnsi="Arial" w:cs="Arial"/>
          <w:noProof/>
          <w:sz w:val="24"/>
          <w:szCs w:val="24"/>
          <w:lang w:val="en-US"/>
        </w:rPr>
        <w:t>(4), 1095–1112. http://doi.org/10.1007/s13370-013-0178-y</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Parham, P. E., &amp; Michael, E. (2010). Modelling Climate Change and Malaria Transmission. In E. Michael &amp; R. C. Spear (Eds.), </w:t>
      </w:r>
      <w:r w:rsidRPr="002D5E7B">
        <w:rPr>
          <w:rFonts w:ascii="Arial" w:hAnsi="Arial" w:cs="Arial"/>
          <w:i/>
          <w:iCs/>
          <w:noProof/>
          <w:sz w:val="24"/>
          <w:szCs w:val="24"/>
          <w:lang w:val="en-US"/>
        </w:rPr>
        <w:t>Modelling Parasite Transmission and Control</w:t>
      </w:r>
      <w:r w:rsidRPr="002D5E7B">
        <w:rPr>
          <w:rFonts w:ascii="Arial" w:hAnsi="Arial" w:cs="Arial"/>
          <w:noProof/>
          <w:sz w:val="24"/>
          <w:szCs w:val="24"/>
          <w:lang w:val="en-US"/>
        </w:rPr>
        <w:t xml:space="preserve"> (Vol. 673, pp. 184–99). Landes Bioscience and Springer Science+Business Media. Retrieved from http://www.ncbi.nlm.nih.gov/pubmed/20632538</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Rodríguez, D. J., Delgado, L., Ramos, S., Weinberger, V., &amp; Rangel, Y. (2013). </w:t>
      </w:r>
      <w:r w:rsidRPr="002D5E7B">
        <w:rPr>
          <w:rFonts w:ascii="Arial" w:hAnsi="Arial" w:cs="Arial"/>
          <w:noProof/>
          <w:sz w:val="24"/>
          <w:szCs w:val="24"/>
          <w:lang w:val="en-US"/>
        </w:rPr>
        <w:t xml:space="preserve">A model for the dynamics of malaria in Paria Peninsula, Sucre State, Venezuela. </w:t>
      </w:r>
      <w:r w:rsidRPr="002D5E7B">
        <w:rPr>
          <w:rFonts w:ascii="Arial" w:hAnsi="Arial" w:cs="Arial"/>
          <w:i/>
          <w:iCs/>
          <w:noProof/>
          <w:sz w:val="24"/>
          <w:szCs w:val="24"/>
          <w:lang w:val="en-US"/>
        </w:rPr>
        <w:t>Ecological Modelling</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59</w:t>
      </w:r>
      <w:r w:rsidRPr="002D5E7B">
        <w:rPr>
          <w:rFonts w:ascii="Arial" w:hAnsi="Arial" w:cs="Arial"/>
          <w:noProof/>
          <w:sz w:val="24"/>
          <w:szCs w:val="24"/>
          <w:lang w:val="en-US"/>
        </w:rPr>
        <w:t>(0), 1–9. http://doi.org/http://dx.doi.org/10.1016/j.ecolmodel.2013.03.00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Roy, M., Bouma, M., Dhiman, R. C., &amp; Pascual, M. (2015). Predictability of epidemic malaria under non-stationary conditions with process-based models combining epidemiological updates and climate variability.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4</w:t>
      </w:r>
      <w:r w:rsidRPr="002D5E7B">
        <w:rPr>
          <w:rFonts w:ascii="Arial" w:hAnsi="Arial" w:cs="Arial"/>
          <w:noProof/>
          <w:sz w:val="24"/>
          <w:szCs w:val="24"/>
          <w:lang w:val="en-US"/>
        </w:rPr>
        <w:t>(1), 419. http://doi.org/10.1186/s12936-015-0937-3</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2D5E7B">
        <w:rPr>
          <w:rFonts w:ascii="Arial" w:hAnsi="Arial" w:cs="Arial"/>
          <w:noProof/>
          <w:sz w:val="24"/>
          <w:szCs w:val="24"/>
          <w:lang w:val="en-US"/>
        </w:rPr>
        <w:t xml:space="preserve">Roy, M., Bouma, M. J., Ionides, E. L., Dhiman, R. C., &amp; Pascual, M. (2013). The Potential Elimination of Plasmodium vivax Malaria by Relapse Treatment: Insights from a Transmission Model and Surveillance Data from NW India. </w:t>
      </w:r>
      <w:r w:rsidRPr="00D55CF8">
        <w:rPr>
          <w:rFonts w:ascii="Arial" w:hAnsi="Arial" w:cs="Arial"/>
          <w:i/>
          <w:iCs/>
          <w:noProof/>
          <w:sz w:val="24"/>
          <w:szCs w:val="24"/>
        </w:rPr>
        <w:t>PLoS Neglected Tropical Diseases</w:t>
      </w:r>
      <w:r w:rsidRPr="00D55CF8">
        <w:rPr>
          <w:rFonts w:ascii="Arial" w:hAnsi="Arial" w:cs="Arial"/>
          <w:noProof/>
          <w:sz w:val="24"/>
          <w:szCs w:val="24"/>
        </w:rPr>
        <w:t xml:space="preserve">, </w:t>
      </w:r>
      <w:r w:rsidRPr="00D55CF8">
        <w:rPr>
          <w:rFonts w:ascii="Arial" w:hAnsi="Arial" w:cs="Arial"/>
          <w:i/>
          <w:iCs/>
          <w:noProof/>
          <w:sz w:val="24"/>
          <w:szCs w:val="24"/>
        </w:rPr>
        <w:t>7</w:t>
      </w:r>
      <w:r w:rsidRPr="00D55CF8">
        <w:rPr>
          <w:rFonts w:ascii="Arial" w:hAnsi="Arial" w:cs="Arial"/>
          <w:noProof/>
          <w:sz w:val="24"/>
          <w:szCs w:val="24"/>
        </w:rPr>
        <w:t>(1), e1979. http://doi.org/10.1371/journal.pntd.0001979</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2002). </w:t>
      </w:r>
      <w:r w:rsidRPr="00D55CF8">
        <w:rPr>
          <w:rFonts w:ascii="Arial" w:hAnsi="Arial" w:cs="Arial"/>
          <w:i/>
          <w:iCs/>
          <w:noProof/>
          <w:sz w:val="24"/>
          <w:szCs w:val="24"/>
        </w:rPr>
        <w:t>Modelación de la interacción entomológica-climática de la transmisión de la malaria (Unpublished master thesis)</w:t>
      </w:r>
      <w:r w:rsidRPr="00D55CF8">
        <w:rPr>
          <w:rFonts w:ascii="Arial" w:hAnsi="Arial" w:cs="Arial"/>
          <w:noProof/>
          <w:sz w:val="24"/>
          <w:szCs w:val="24"/>
        </w:rPr>
        <w:t>. Universidad Nacional de Colombia sede Medellín.</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Poveda, G., Quiñones, M. L., Vélez, I. D., Rúa-Uribe, G., Rojas, W., &amp; Zuluaga, J. S. (2002). Modelación sistémica para el diagnóstico de la interacción clima-malaria en Colombia. Aplicación durante El Niño 1997-98 y La Niña 1998-2000. </w:t>
      </w:r>
      <w:r w:rsidRPr="00D55CF8">
        <w:rPr>
          <w:rFonts w:ascii="Arial" w:hAnsi="Arial" w:cs="Arial"/>
          <w:i/>
          <w:iCs/>
          <w:noProof/>
          <w:sz w:val="24"/>
          <w:szCs w:val="24"/>
        </w:rPr>
        <w:t>Meteorología Colombiana</w:t>
      </w:r>
      <w:r w:rsidRPr="00D55CF8">
        <w:rPr>
          <w:rFonts w:ascii="Arial" w:hAnsi="Arial" w:cs="Arial"/>
          <w:noProof/>
          <w:sz w:val="24"/>
          <w:szCs w:val="24"/>
        </w:rPr>
        <w:t xml:space="preserve">, </w:t>
      </w:r>
      <w:r w:rsidRPr="00D55CF8">
        <w:rPr>
          <w:rFonts w:ascii="Arial" w:hAnsi="Arial" w:cs="Arial"/>
          <w:i/>
          <w:iCs/>
          <w:noProof/>
          <w:sz w:val="24"/>
          <w:szCs w:val="24"/>
        </w:rPr>
        <w:t>5</w:t>
      </w:r>
      <w:r w:rsidRPr="00D55CF8">
        <w:rPr>
          <w:rFonts w:ascii="Arial" w:hAnsi="Arial" w:cs="Arial"/>
          <w:noProof/>
          <w:sz w:val="24"/>
          <w:szCs w:val="24"/>
        </w:rPr>
        <w:t>, 41–48. Retrieved from http://ciencias.bogota.unal.edu.co/fileadmin/content/geociencias/revista_meteorologia_colombiana/numero05/05_05.pdf</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Poveda, G., Quiñones, M. L., Vélez, I. D., Rúa-Uribe, G., Rojas, W., &amp; Zuluaga, J. S. (2003). Modelación de la interacción entomológica-climática de la transmisión de la malaria mediante dinámica de sistemas. </w:t>
      </w:r>
      <w:r w:rsidRPr="00D55CF8">
        <w:rPr>
          <w:rFonts w:ascii="Arial" w:hAnsi="Arial" w:cs="Arial"/>
          <w:i/>
          <w:iCs/>
          <w:noProof/>
          <w:sz w:val="24"/>
          <w:szCs w:val="24"/>
        </w:rPr>
        <w:t>Revista Colombiana de Entomología</w:t>
      </w:r>
      <w:r w:rsidRPr="00D55CF8">
        <w:rPr>
          <w:rFonts w:ascii="Arial" w:hAnsi="Arial" w:cs="Arial"/>
          <w:noProof/>
          <w:sz w:val="24"/>
          <w:szCs w:val="24"/>
        </w:rPr>
        <w:t xml:space="preserve">, </w:t>
      </w:r>
      <w:r w:rsidRPr="00D55CF8">
        <w:rPr>
          <w:rFonts w:ascii="Arial" w:hAnsi="Arial" w:cs="Arial"/>
          <w:i/>
          <w:iCs/>
          <w:noProof/>
          <w:sz w:val="24"/>
          <w:szCs w:val="24"/>
        </w:rPr>
        <w:t>29</w:t>
      </w:r>
      <w:r w:rsidRPr="00D55CF8">
        <w:rPr>
          <w:rFonts w:ascii="Arial" w:hAnsi="Arial" w:cs="Arial"/>
          <w:noProof/>
          <w:sz w:val="24"/>
          <w:szCs w:val="24"/>
        </w:rPr>
        <w:t>(2), 191–201. Retrieved from http://ref.scielo.org/58tjcv</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lastRenderedPageBreak/>
        <w:t xml:space="preserve">Ruiz, D., Poveda, G., Vélez, I. D., Quiñones, M. L., Rúa-Uribe, G., Velásquez, L. E., &amp; Zuluaga, J. S. (2006). </w:t>
      </w:r>
      <w:r w:rsidRPr="002D5E7B">
        <w:rPr>
          <w:rFonts w:ascii="Arial" w:hAnsi="Arial" w:cs="Arial"/>
          <w:noProof/>
          <w:sz w:val="24"/>
          <w:szCs w:val="24"/>
          <w:lang w:val="en-US"/>
        </w:rPr>
        <w:t xml:space="preserve">Modelling entomological-climatic interactions of Plasmodium falciparum malaria transmission in two Colombian endemic-regions: contributions to a National Malaria Early Warning System.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5</w:t>
      </w:r>
      <w:r w:rsidRPr="002D5E7B">
        <w:rPr>
          <w:rFonts w:ascii="Arial" w:hAnsi="Arial" w:cs="Arial"/>
          <w:noProof/>
          <w:sz w:val="24"/>
          <w:szCs w:val="24"/>
          <w:lang w:val="en-US"/>
        </w:rPr>
        <w:t>(1), 66. http://doi.org/10.1186/1475-2875-5-66</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Tompkins, A. M., &amp; Ermert, V. (2013). A regional-scale, high resolution dynamical malaria model that accounts for population density, climate and surface hydrology.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2</w:t>
      </w:r>
      <w:r w:rsidRPr="002D5E7B">
        <w:rPr>
          <w:rFonts w:ascii="Arial" w:hAnsi="Arial" w:cs="Arial"/>
          <w:noProof/>
          <w:sz w:val="24"/>
          <w:szCs w:val="24"/>
          <w:lang w:val="en-US"/>
        </w:rPr>
        <w:t>(1), 65. http://doi.org/10.1186/1475-2875-12-6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Wyse, A. P. P., Bevilacqua, L., &amp; Rafikov, M. (2007). Simulating malaria model for different treatment intensities in a variable environment. </w:t>
      </w:r>
      <w:r w:rsidRPr="002D5E7B">
        <w:rPr>
          <w:rFonts w:ascii="Arial" w:hAnsi="Arial" w:cs="Arial"/>
          <w:i/>
          <w:iCs/>
          <w:noProof/>
          <w:sz w:val="24"/>
          <w:szCs w:val="24"/>
          <w:lang w:val="en-US"/>
        </w:rPr>
        <w:t>Ecological Modelling</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06</w:t>
      </w:r>
      <w:r w:rsidRPr="002D5E7B">
        <w:rPr>
          <w:rFonts w:ascii="Arial" w:hAnsi="Arial" w:cs="Arial"/>
          <w:noProof/>
          <w:sz w:val="24"/>
          <w:szCs w:val="24"/>
          <w:lang w:val="en-US"/>
        </w:rPr>
        <w:t>(3–4), 322–330. http://doi.org/10.1016/j.ecolmodel.2007.03.038</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rPr>
      </w:pPr>
      <w:r w:rsidRPr="002D5E7B">
        <w:rPr>
          <w:rFonts w:ascii="Arial" w:hAnsi="Arial" w:cs="Arial"/>
          <w:noProof/>
          <w:sz w:val="24"/>
          <w:szCs w:val="24"/>
          <w:lang w:val="en-US"/>
        </w:rPr>
        <w:t xml:space="preserve">Yang, H. M. (2000). Malaria transmission model for different levels of acquired immunity and temperature-dependent parameters (vector). </w:t>
      </w:r>
      <w:r w:rsidRPr="00D55CF8">
        <w:rPr>
          <w:rFonts w:ascii="Arial" w:hAnsi="Arial" w:cs="Arial"/>
          <w:i/>
          <w:iCs/>
          <w:noProof/>
          <w:sz w:val="24"/>
          <w:szCs w:val="24"/>
        </w:rPr>
        <w:t>Revista de Saúde Pública</w:t>
      </w:r>
      <w:r w:rsidRPr="00D55CF8">
        <w:rPr>
          <w:rFonts w:ascii="Arial" w:hAnsi="Arial" w:cs="Arial"/>
          <w:noProof/>
          <w:sz w:val="24"/>
          <w:szCs w:val="24"/>
        </w:rPr>
        <w:t xml:space="preserve">, </w:t>
      </w:r>
      <w:r w:rsidRPr="00D55CF8">
        <w:rPr>
          <w:rFonts w:ascii="Arial" w:hAnsi="Arial" w:cs="Arial"/>
          <w:i/>
          <w:iCs/>
          <w:noProof/>
          <w:sz w:val="24"/>
          <w:szCs w:val="24"/>
        </w:rPr>
        <w:t>34</w:t>
      </w:r>
      <w:r w:rsidRPr="00D55CF8">
        <w:rPr>
          <w:rFonts w:ascii="Arial" w:hAnsi="Arial" w:cs="Arial"/>
          <w:noProof/>
          <w:sz w:val="24"/>
          <w:szCs w:val="24"/>
        </w:rPr>
        <w:t>(3), 223–231. http://doi.org/10.1590/S0034-89102000000300003</w:t>
      </w:r>
    </w:p>
    <w:p w:rsidR="00D55CF8" w:rsidRPr="002D5E7B" w:rsidRDefault="00D55CF8" w:rsidP="00D55CF8">
      <w:pPr>
        <w:jc w:val="both"/>
        <w:rPr>
          <w:rFonts w:ascii="Arial" w:hAnsi="Arial" w:cs="Arial"/>
          <w:sz w:val="24"/>
          <w:szCs w:val="24"/>
        </w:rPr>
      </w:pPr>
      <w:r>
        <w:rPr>
          <w:rFonts w:ascii="Arial" w:hAnsi="Arial" w:cs="Arial"/>
          <w:sz w:val="24"/>
          <w:szCs w:val="24"/>
          <w:lang w:val="en-US"/>
        </w:rPr>
        <w:fldChar w:fldCharType="end"/>
      </w:r>
    </w:p>
    <w:p w:rsidR="008D7D1D" w:rsidRPr="002D5E7B" w:rsidRDefault="008D7D1D" w:rsidP="00D55CF8">
      <w:pPr>
        <w:jc w:val="both"/>
        <w:rPr>
          <w:rFonts w:ascii="Arial" w:hAnsi="Arial" w:cs="Arial"/>
          <w:sz w:val="24"/>
          <w:szCs w:val="24"/>
        </w:rPr>
      </w:pPr>
      <w:r w:rsidRPr="002D5E7B">
        <w:rPr>
          <w:rFonts w:ascii="Arial" w:hAnsi="Arial" w:cs="Arial"/>
          <w:sz w:val="24"/>
          <w:szCs w:val="24"/>
        </w:rPr>
        <w:br w:type="page"/>
      </w:r>
    </w:p>
    <w:p w:rsidR="00D55CF8" w:rsidRPr="002D5E7B" w:rsidRDefault="008D7D1D"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sz w:val="24"/>
          <w:szCs w:val="24"/>
        </w:rPr>
        <w:lastRenderedPageBreak/>
        <w:fldChar w:fldCharType="begin" w:fldLock="1"/>
      </w:r>
      <w:r w:rsidRPr="002D5E7B">
        <w:rPr>
          <w:rFonts w:ascii="Arial" w:hAnsi="Arial" w:cs="Arial"/>
          <w:sz w:val="24"/>
          <w:szCs w:val="24"/>
        </w:rPr>
        <w:instrText xml:space="preserve">ADDIN Mendeley Bibliography CSL_BIBLIOGRAPHY </w:instrText>
      </w:r>
      <w:r w:rsidRPr="00D55CF8">
        <w:rPr>
          <w:rFonts w:ascii="Arial" w:hAnsi="Arial" w:cs="Arial"/>
          <w:sz w:val="24"/>
          <w:szCs w:val="24"/>
        </w:rPr>
        <w:fldChar w:fldCharType="separate"/>
      </w:r>
      <w:r w:rsidR="00D55CF8" w:rsidRPr="00D55CF8">
        <w:rPr>
          <w:rFonts w:ascii="Arial" w:hAnsi="Arial" w:cs="Arial"/>
          <w:noProof/>
          <w:sz w:val="24"/>
          <w:szCs w:val="24"/>
        </w:rPr>
        <w:t xml:space="preserve">Alonso, D., Bouma, M. J., &amp; Pascual, M. (2011). </w:t>
      </w:r>
      <w:r w:rsidR="00D55CF8" w:rsidRPr="002D5E7B">
        <w:rPr>
          <w:rFonts w:ascii="Arial" w:hAnsi="Arial" w:cs="Arial"/>
          <w:noProof/>
          <w:sz w:val="24"/>
          <w:szCs w:val="24"/>
          <w:lang w:val="en-US"/>
        </w:rPr>
        <w:t xml:space="preserve">Epidemic malaria and warmer temperatures in recent decades in an East African highland. </w:t>
      </w:r>
      <w:r w:rsidR="00D55CF8" w:rsidRPr="002D5E7B">
        <w:rPr>
          <w:rFonts w:ascii="Arial" w:hAnsi="Arial" w:cs="Arial"/>
          <w:i/>
          <w:iCs/>
          <w:noProof/>
          <w:sz w:val="24"/>
          <w:szCs w:val="24"/>
          <w:lang w:val="en-US"/>
        </w:rPr>
        <w:t>Proceedings of the Royal Society B: Biological Sciences</w:t>
      </w:r>
      <w:r w:rsidR="00D55CF8" w:rsidRPr="002D5E7B">
        <w:rPr>
          <w:rFonts w:ascii="Arial" w:hAnsi="Arial" w:cs="Arial"/>
          <w:noProof/>
          <w:sz w:val="24"/>
          <w:szCs w:val="24"/>
          <w:lang w:val="en-US"/>
        </w:rPr>
        <w:t xml:space="preserve">, </w:t>
      </w:r>
      <w:r w:rsidR="00D55CF8" w:rsidRPr="002D5E7B">
        <w:rPr>
          <w:rFonts w:ascii="Arial" w:hAnsi="Arial" w:cs="Arial"/>
          <w:i/>
          <w:iCs/>
          <w:noProof/>
          <w:sz w:val="24"/>
          <w:szCs w:val="24"/>
          <w:lang w:val="en-US"/>
        </w:rPr>
        <w:t>278</w:t>
      </w:r>
      <w:r w:rsidR="00D55CF8" w:rsidRPr="002D5E7B">
        <w:rPr>
          <w:rFonts w:ascii="Arial" w:hAnsi="Arial" w:cs="Arial"/>
          <w:noProof/>
          <w:sz w:val="24"/>
          <w:szCs w:val="24"/>
          <w:lang w:val="en-US"/>
        </w:rPr>
        <w:t>(1712), 1661–1669. http://doi.org/10.1098/rspb.2010.2020</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Baeza, A., Bouma, M. J., Dhiman, R., &amp; Pascual, M. (2014). </w:t>
      </w:r>
      <w:r w:rsidRPr="002D5E7B">
        <w:rPr>
          <w:rFonts w:ascii="Arial" w:hAnsi="Arial" w:cs="Arial"/>
          <w:noProof/>
          <w:sz w:val="24"/>
          <w:szCs w:val="24"/>
          <w:lang w:val="en-US"/>
        </w:rPr>
        <w:t xml:space="preserve">Malaria control under unstable dynamics: Reactive vs. climate-based strategies. </w:t>
      </w:r>
      <w:r w:rsidRPr="00D55CF8">
        <w:rPr>
          <w:rFonts w:ascii="Arial" w:hAnsi="Arial" w:cs="Arial"/>
          <w:i/>
          <w:iCs/>
          <w:noProof/>
          <w:sz w:val="24"/>
          <w:szCs w:val="24"/>
        </w:rPr>
        <w:t>Acta Tropica</w:t>
      </w:r>
      <w:r w:rsidRPr="00D55CF8">
        <w:rPr>
          <w:rFonts w:ascii="Arial" w:hAnsi="Arial" w:cs="Arial"/>
          <w:noProof/>
          <w:sz w:val="24"/>
          <w:szCs w:val="24"/>
        </w:rPr>
        <w:t xml:space="preserve">, </w:t>
      </w:r>
      <w:r w:rsidRPr="00D55CF8">
        <w:rPr>
          <w:rFonts w:ascii="Arial" w:hAnsi="Arial" w:cs="Arial"/>
          <w:i/>
          <w:iCs/>
          <w:noProof/>
          <w:sz w:val="24"/>
          <w:szCs w:val="24"/>
        </w:rPr>
        <w:t>129</w:t>
      </w:r>
      <w:r w:rsidRPr="00D55CF8">
        <w:rPr>
          <w:rFonts w:ascii="Arial" w:hAnsi="Arial" w:cs="Arial"/>
          <w:noProof/>
          <w:sz w:val="24"/>
          <w:szCs w:val="24"/>
        </w:rPr>
        <w:t>(null), 42–51. http://doi.org/10.1016/j.actatropica.2013.04.001</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Bernal-García, S., Díez-Echavarría, L., Arango-Aramburo, S., Suaza-Vasco, J., Uribe-Soto, S., Jaramillo, L., &amp; Poveda, G. (2014). </w:t>
      </w:r>
      <w:r w:rsidRPr="002D5E7B">
        <w:rPr>
          <w:rFonts w:ascii="Arial" w:hAnsi="Arial" w:cs="Arial"/>
          <w:noProof/>
          <w:sz w:val="24"/>
          <w:szCs w:val="24"/>
          <w:lang w:val="en-US"/>
        </w:rPr>
        <w:t xml:space="preserve">An Improved Mathematical Model of Malaria Incidence in Colombia. In </w:t>
      </w:r>
      <w:r w:rsidRPr="002D5E7B">
        <w:rPr>
          <w:rFonts w:ascii="Arial" w:hAnsi="Arial" w:cs="Arial"/>
          <w:i/>
          <w:iCs/>
          <w:noProof/>
          <w:sz w:val="24"/>
          <w:szCs w:val="24"/>
          <w:lang w:val="en-US"/>
        </w:rPr>
        <w:t>WCRP Conference for Latin America and the Caribbean: Developing, linking, and applying climate knowledge.</w:t>
      </w:r>
      <w:r w:rsidRPr="002D5E7B">
        <w:rPr>
          <w:rFonts w:ascii="Arial" w:hAnsi="Arial" w:cs="Arial"/>
          <w:noProof/>
          <w:sz w:val="24"/>
          <w:szCs w:val="24"/>
          <w:lang w:val="en-US"/>
        </w:rPr>
        <w:t xml:space="preserve"> Montevideo: World Climate Research Programme. http://doi.org/10.13140/2.1.5192.672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Bhadra, A., Ionides, E. L., Laneri, K., Pascual, M., Bouma, M., &amp; Dhiman, R. C. (2011). Malaria in Northwest India: Data Analysis via Partially Observed Stochastic Differential Equation Models Driven by Lévy Noise. </w:t>
      </w:r>
      <w:r w:rsidRPr="002D5E7B">
        <w:rPr>
          <w:rFonts w:ascii="Arial" w:hAnsi="Arial" w:cs="Arial"/>
          <w:i/>
          <w:iCs/>
          <w:noProof/>
          <w:sz w:val="24"/>
          <w:szCs w:val="24"/>
          <w:lang w:val="en-US"/>
        </w:rPr>
        <w:t>Journal of the American Statistical Association</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6</w:t>
      </w:r>
      <w:r w:rsidRPr="002D5E7B">
        <w:rPr>
          <w:rFonts w:ascii="Arial" w:hAnsi="Arial" w:cs="Arial"/>
          <w:noProof/>
          <w:sz w:val="24"/>
          <w:szCs w:val="24"/>
          <w:lang w:val="en-US"/>
        </w:rPr>
        <w:t>(494), 440–451. http://doi.org/10.1198/jasa.2011.ap10323</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Ermert, V., Fink, A. H., Jones, A. E., &amp; Morse, A. P. (2011a). Development of a new version of the Liverpool Malaria Model. I. Refining the parameter settings and mathematical formulation of basic processes based on a literature review.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w:t>
      </w:r>
      <w:r w:rsidRPr="002D5E7B">
        <w:rPr>
          <w:rFonts w:ascii="Arial" w:hAnsi="Arial" w:cs="Arial"/>
          <w:noProof/>
          <w:sz w:val="24"/>
          <w:szCs w:val="24"/>
          <w:lang w:val="en-US"/>
        </w:rPr>
        <w:t>(1), 35. http://doi.org/10.1186/1475-2875-10-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Ermert, V., Fink, A. H., Jones, A. E., &amp; Morse, A. P. (2011b). Development of a new version of the Liverpool Malaria Model. II. Calibration and validation for West Africa.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0</w:t>
      </w:r>
      <w:r w:rsidRPr="002D5E7B">
        <w:rPr>
          <w:rFonts w:ascii="Arial" w:hAnsi="Arial" w:cs="Arial"/>
          <w:noProof/>
          <w:sz w:val="24"/>
          <w:szCs w:val="24"/>
          <w:lang w:val="en-US"/>
        </w:rPr>
        <w:t>(1), 35. http://doi.org/10.1186/1475-2875-10-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Hoshen, M. B., &amp; Morse, A. P. (2004). A weather-driven model of malaria transmission.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3</w:t>
      </w:r>
      <w:r w:rsidRPr="002D5E7B">
        <w:rPr>
          <w:rFonts w:ascii="Arial" w:hAnsi="Arial" w:cs="Arial"/>
          <w:noProof/>
          <w:sz w:val="24"/>
          <w:szCs w:val="24"/>
          <w:lang w:val="en-US"/>
        </w:rPr>
        <w:t>(1), 32. Retrieved from http://www.malariajournal.com/content/3/1/3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Janssen, M. A., &amp; Martens, W. J. M. (1997). Modeling malaria as a complex adaptive system. </w:t>
      </w:r>
      <w:r w:rsidRPr="002D5E7B">
        <w:rPr>
          <w:rFonts w:ascii="Arial" w:hAnsi="Arial" w:cs="Arial"/>
          <w:i/>
          <w:iCs/>
          <w:noProof/>
          <w:sz w:val="24"/>
          <w:szCs w:val="24"/>
          <w:lang w:val="en-US"/>
        </w:rPr>
        <w:t>Artificial Life</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3</w:t>
      </w:r>
      <w:r w:rsidRPr="002D5E7B">
        <w:rPr>
          <w:rFonts w:ascii="Arial" w:hAnsi="Arial" w:cs="Arial"/>
          <w:noProof/>
          <w:sz w:val="24"/>
          <w:szCs w:val="24"/>
          <w:lang w:val="en-US"/>
        </w:rPr>
        <w:t>(3), 213–36. Retrieved from http://www.ncbi.nlm.nih.gov/pubmed/938573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Laneri, K., Bhadra, A., Ionides, E. L., Bouma, M., Dhiman, R. C., Yadav, R. S., &amp; Pascual, M. (2010). </w:t>
      </w:r>
      <w:r w:rsidRPr="002D5E7B">
        <w:rPr>
          <w:rFonts w:ascii="Arial" w:hAnsi="Arial" w:cs="Arial"/>
          <w:noProof/>
          <w:sz w:val="24"/>
          <w:szCs w:val="24"/>
          <w:lang w:val="en-US"/>
        </w:rPr>
        <w:t xml:space="preserve">Forcing Versus Feedback: Epidemic Malaria and Monsoon Rains in Northwest India. </w:t>
      </w:r>
      <w:r w:rsidRPr="002D5E7B">
        <w:rPr>
          <w:rFonts w:ascii="Arial" w:hAnsi="Arial" w:cs="Arial"/>
          <w:i/>
          <w:iCs/>
          <w:noProof/>
          <w:sz w:val="24"/>
          <w:szCs w:val="24"/>
          <w:lang w:val="en-US"/>
        </w:rPr>
        <w:t>PLoS Computational Biology</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6</w:t>
      </w:r>
      <w:r w:rsidRPr="002D5E7B">
        <w:rPr>
          <w:rFonts w:ascii="Arial" w:hAnsi="Arial" w:cs="Arial"/>
          <w:noProof/>
          <w:sz w:val="24"/>
          <w:szCs w:val="24"/>
          <w:lang w:val="en-US"/>
        </w:rPr>
        <w:t>(9), e1000898. http://doi.org/10.1371/journal.pcbi.1000898</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Laneri, K., Paul, R. E., Tall, A., Faye, J., Diene-Sarr, F., Sokhna, C., … Rodó, X. (2015). Dynamical malaria models reveal how immunity buffers effect of climate variability. </w:t>
      </w:r>
      <w:r w:rsidRPr="002D5E7B">
        <w:rPr>
          <w:rFonts w:ascii="Arial" w:hAnsi="Arial" w:cs="Arial"/>
          <w:i/>
          <w:iCs/>
          <w:noProof/>
          <w:sz w:val="24"/>
          <w:szCs w:val="24"/>
          <w:lang w:val="en-US"/>
        </w:rPr>
        <w:t>Proceedings of the National Academy of Sciences of the United States of America</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12</w:t>
      </w:r>
      <w:r w:rsidRPr="002D5E7B">
        <w:rPr>
          <w:rFonts w:ascii="Arial" w:hAnsi="Arial" w:cs="Arial"/>
          <w:noProof/>
          <w:sz w:val="24"/>
          <w:szCs w:val="24"/>
          <w:lang w:val="en-US"/>
        </w:rPr>
        <w:t>(28), 8786–91. http://doi.org/10.1073/pnas.141904711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Lunde, T. M., Bayoh, M. N., &amp; Lindtjørn, B. (2013). How malaria models relate temperature to malaria transmission. </w:t>
      </w:r>
      <w:r w:rsidRPr="002D5E7B">
        <w:rPr>
          <w:rFonts w:ascii="Arial" w:hAnsi="Arial" w:cs="Arial"/>
          <w:i/>
          <w:iCs/>
          <w:noProof/>
          <w:sz w:val="24"/>
          <w:szCs w:val="24"/>
          <w:lang w:val="en-US"/>
        </w:rPr>
        <w:t>Parasites &amp; Vectors</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6</w:t>
      </w:r>
      <w:r w:rsidRPr="002D5E7B">
        <w:rPr>
          <w:rFonts w:ascii="Arial" w:hAnsi="Arial" w:cs="Arial"/>
          <w:noProof/>
          <w:sz w:val="24"/>
          <w:szCs w:val="24"/>
          <w:lang w:val="en-US"/>
        </w:rPr>
        <w:t>(1), 20. http://doi.org/10.1186/1756-3305-6-20</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lastRenderedPageBreak/>
        <w:t xml:space="preserve">Martens, W. J. M. (1997). </w:t>
      </w:r>
      <w:r w:rsidRPr="002D5E7B">
        <w:rPr>
          <w:rFonts w:ascii="Arial" w:hAnsi="Arial" w:cs="Arial"/>
          <w:i/>
          <w:iCs/>
          <w:noProof/>
          <w:sz w:val="24"/>
          <w:szCs w:val="24"/>
          <w:lang w:val="en-US"/>
        </w:rPr>
        <w:t>Health impacts of climate change and ozone depletion: an eco-epidemiological modelling approach..pdf</w:t>
      </w:r>
      <w:r w:rsidRPr="002D5E7B">
        <w:rPr>
          <w:rFonts w:ascii="Arial" w:hAnsi="Arial" w:cs="Arial"/>
          <w:noProof/>
          <w:sz w:val="24"/>
          <w:szCs w:val="24"/>
          <w:lang w:val="en-US"/>
        </w:rPr>
        <w:t>. Maastricht University.</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Montosi, E., Manzoni, S., Porporato, A., &amp; Montanari, A. (2012). </w:t>
      </w:r>
      <w:r w:rsidRPr="002D5E7B">
        <w:rPr>
          <w:rFonts w:ascii="Arial" w:hAnsi="Arial" w:cs="Arial"/>
          <w:noProof/>
          <w:sz w:val="24"/>
          <w:szCs w:val="24"/>
          <w:lang w:val="en-US"/>
        </w:rPr>
        <w:t xml:space="preserve">An eco-hydrologic model of malaria outbreaks. </w:t>
      </w:r>
      <w:r w:rsidRPr="002D5E7B">
        <w:rPr>
          <w:rFonts w:ascii="Arial" w:hAnsi="Arial" w:cs="Arial"/>
          <w:i/>
          <w:iCs/>
          <w:noProof/>
          <w:sz w:val="24"/>
          <w:szCs w:val="24"/>
          <w:lang w:val="en-US"/>
        </w:rPr>
        <w:t>Hydrology and Earth System Sciences Discussions</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9</w:t>
      </w:r>
      <w:r w:rsidRPr="002D5E7B">
        <w:rPr>
          <w:rFonts w:ascii="Arial" w:hAnsi="Arial" w:cs="Arial"/>
          <w:noProof/>
          <w:sz w:val="24"/>
          <w:szCs w:val="24"/>
          <w:lang w:val="en-US"/>
        </w:rPr>
        <w:t>(3), 2831–2854. http://doi.org/10.5194/hessd-9-2831-2012</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Ngarakana-Gwasira, E. T., Bhunu, C. P., &amp; Mashonjowa, E. (2014). </w:t>
      </w:r>
      <w:r w:rsidRPr="002D5E7B">
        <w:rPr>
          <w:rFonts w:ascii="Arial" w:hAnsi="Arial" w:cs="Arial"/>
          <w:noProof/>
          <w:sz w:val="24"/>
          <w:szCs w:val="24"/>
          <w:lang w:val="en-US"/>
        </w:rPr>
        <w:t xml:space="preserve">Assessing the impact of temperature on malaria transmission dynamics. </w:t>
      </w:r>
      <w:r w:rsidRPr="002D5E7B">
        <w:rPr>
          <w:rFonts w:ascii="Arial" w:hAnsi="Arial" w:cs="Arial"/>
          <w:i/>
          <w:iCs/>
          <w:noProof/>
          <w:sz w:val="24"/>
          <w:szCs w:val="24"/>
          <w:lang w:val="en-US"/>
        </w:rPr>
        <w:t>Afrika Matematika</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5</w:t>
      </w:r>
      <w:r w:rsidRPr="002D5E7B">
        <w:rPr>
          <w:rFonts w:ascii="Arial" w:hAnsi="Arial" w:cs="Arial"/>
          <w:noProof/>
          <w:sz w:val="24"/>
          <w:szCs w:val="24"/>
          <w:lang w:val="en-US"/>
        </w:rPr>
        <w:t>(4), 1095–1112. http://doi.org/10.1007/s13370-013-0178-y</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Parham, P. E., &amp; Michael, E. (2010). Modelling Climate Change and Malaria Transmission. In E. Michael &amp; R. C. Spear (Eds.), </w:t>
      </w:r>
      <w:r w:rsidRPr="002D5E7B">
        <w:rPr>
          <w:rFonts w:ascii="Arial" w:hAnsi="Arial" w:cs="Arial"/>
          <w:i/>
          <w:iCs/>
          <w:noProof/>
          <w:sz w:val="24"/>
          <w:szCs w:val="24"/>
          <w:lang w:val="en-US"/>
        </w:rPr>
        <w:t>Modelling Parasite Transmission and Control</w:t>
      </w:r>
      <w:r w:rsidRPr="002D5E7B">
        <w:rPr>
          <w:rFonts w:ascii="Arial" w:hAnsi="Arial" w:cs="Arial"/>
          <w:noProof/>
          <w:sz w:val="24"/>
          <w:szCs w:val="24"/>
          <w:lang w:val="en-US"/>
        </w:rPr>
        <w:t xml:space="preserve"> (Vol. 673, pp. 184–99). Landes Bioscience and Springer Science+Business Media. Retrieved from http://www.ncbi.nlm.nih.gov/pubmed/20632538</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Rodríguez, D. J., Delgado, L., Ramos, S., Weinberger, V., &amp; Rangel, Y. (2013). </w:t>
      </w:r>
      <w:r w:rsidRPr="002D5E7B">
        <w:rPr>
          <w:rFonts w:ascii="Arial" w:hAnsi="Arial" w:cs="Arial"/>
          <w:noProof/>
          <w:sz w:val="24"/>
          <w:szCs w:val="24"/>
          <w:lang w:val="en-US"/>
        </w:rPr>
        <w:t xml:space="preserve">A model for the dynamics of malaria in Paria Peninsula, Sucre State, Venezuela. </w:t>
      </w:r>
      <w:r w:rsidRPr="002D5E7B">
        <w:rPr>
          <w:rFonts w:ascii="Arial" w:hAnsi="Arial" w:cs="Arial"/>
          <w:i/>
          <w:iCs/>
          <w:noProof/>
          <w:sz w:val="24"/>
          <w:szCs w:val="24"/>
          <w:lang w:val="en-US"/>
        </w:rPr>
        <w:t>Ecological Modelling</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59</w:t>
      </w:r>
      <w:r w:rsidRPr="002D5E7B">
        <w:rPr>
          <w:rFonts w:ascii="Arial" w:hAnsi="Arial" w:cs="Arial"/>
          <w:noProof/>
          <w:sz w:val="24"/>
          <w:szCs w:val="24"/>
          <w:lang w:val="en-US"/>
        </w:rPr>
        <w:t>(0), 1–9. http://doi.org/http://dx.doi.org/10.1016/j.ecolmodel.2013.03.00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Roy, M., Bouma, M., Dhiman, R. C., &amp; Pascual, M. (2015). Predictability of epidemic malaria under non-stationary conditions with process-based models combining epidemiological updates and climate variability.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4</w:t>
      </w:r>
      <w:r w:rsidRPr="002D5E7B">
        <w:rPr>
          <w:rFonts w:ascii="Arial" w:hAnsi="Arial" w:cs="Arial"/>
          <w:noProof/>
          <w:sz w:val="24"/>
          <w:szCs w:val="24"/>
          <w:lang w:val="en-US"/>
        </w:rPr>
        <w:t>(1), 419. http://doi.org/10.1186/s12936-015-0937-3</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2D5E7B">
        <w:rPr>
          <w:rFonts w:ascii="Arial" w:hAnsi="Arial" w:cs="Arial"/>
          <w:noProof/>
          <w:sz w:val="24"/>
          <w:szCs w:val="24"/>
          <w:lang w:val="en-US"/>
        </w:rPr>
        <w:t xml:space="preserve">Roy, M., Bouma, M. J., Ionides, E. L., Dhiman, R. C., &amp; Pascual, M. (2013). The Potential Elimination of Plasmodium vivax Malaria by Relapse Treatment: Insights from a Transmission Model and Surveillance Data from NW India. </w:t>
      </w:r>
      <w:r w:rsidRPr="00D55CF8">
        <w:rPr>
          <w:rFonts w:ascii="Arial" w:hAnsi="Arial" w:cs="Arial"/>
          <w:i/>
          <w:iCs/>
          <w:noProof/>
          <w:sz w:val="24"/>
          <w:szCs w:val="24"/>
        </w:rPr>
        <w:t>PLoS Neglected Tropical Diseases</w:t>
      </w:r>
      <w:r w:rsidRPr="00D55CF8">
        <w:rPr>
          <w:rFonts w:ascii="Arial" w:hAnsi="Arial" w:cs="Arial"/>
          <w:noProof/>
          <w:sz w:val="24"/>
          <w:szCs w:val="24"/>
        </w:rPr>
        <w:t xml:space="preserve">, </w:t>
      </w:r>
      <w:r w:rsidRPr="00D55CF8">
        <w:rPr>
          <w:rFonts w:ascii="Arial" w:hAnsi="Arial" w:cs="Arial"/>
          <w:i/>
          <w:iCs/>
          <w:noProof/>
          <w:sz w:val="24"/>
          <w:szCs w:val="24"/>
        </w:rPr>
        <w:t>7</w:t>
      </w:r>
      <w:r w:rsidRPr="00D55CF8">
        <w:rPr>
          <w:rFonts w:ascii="Arial" w:hAnsi="Arial" w:cs="Arial"/>
          <w:noProof/>
          <w:sz w:val="24"/>
          <w:szCs w:val="24"/>
        </w:rPr>
        <w:t>(1), e1979. http://doi.org/10.1371/journal.pntd.0001979</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2002). </w:t>
      </w:r>
      <w:r w:rsidRPr="00D55CF8">
        <w:rPr>
          <w:rFonts w:ascii="Arial" w:hAnsi="Arial" w:cs="Arial"/>
          <w:i/>
          <w:iCs/>
          <w:noProof/>
          <w:sz w:val="24"/>
          <w:szCs w:val="24"/>
        </w:rPr>
        <w:t>Modelación de la interacción entomológica-climática de la transmisión de la malaria (Unpublished master thesis)</w:t>
      </w:r>
      <w:r w:rsidRPr="00D55CF8">
        <w:rPr>
          <w:rFonts w:ascii="Arial" w:hAnsi="Arial" w:cs="Arial"/>
          <w:noProof/>
          <w:sz w:val="24"/>
          <w:szCs w:val="24"/>
        </w:rPr>
        <w:t>. Universidad Nacional de Colombia sede Medellín.</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Poveda, G., Quiñones, M. L., Vélez, I. D., Rúa-Uribe, G., Rojas, W., &amp; Zuluaga, J. S. (2002). Modelación sistémica para el diagnóstico de la interacción clima-malaria en Colombia. Aplicación durante El Niño 1997-98 y La Niña 1998-2000. </w:t>
      </w:r>
      <w:r w:rsidRPr="00D55CF8">
        <w:rPr>
          <w:rFonts w:ascii="Arial" w:hAnsi="Arial" w:cs="Arial"/>
          <w:i/>
          <w:iCs/>
          <w:noProof/>
          <w:sz w:val="24"/>
          <w:szCs w:val="24"/>
        </w:rPr>
        <w:t>Meteorología Colombiana</w:t>
      </w:r>
      <w:r w:rsidRPr="00D55CF8">
        <w:rPr>
          <w:rFonts w:ascii="Arial" w:hAnsi="Arial" w:cs="Arial"/>
          <w:noProof/>
          <w:sz w:val="24"/>
          <w:szCs w:val="24"/>
        </w:rPr>
        <w:t xml:space="preserve">, </w:t>
      </w:r>
      <w:r w:rsidRPr="00D55CF8">
        <w:rPr>
          <w:rFonts w:ascii="Arial" w:hAnsi="Arial" w:cs="Arial"/>
          <w:i/>
          <w:iCs/>
          <w:noProof/>
          <w:sz w:val="24"/>
          <w:szCs w:val="24"/>
        </w:rPr>
        <w:t>5</w:t>
      </w:r>
      <w:r w:rsidRPr="00D55CF8">
        <w:rPr>
          <w:rFonts w:ascii="Arial" w:hAnsi="Arial" w:cs="Arial"/>
          <w:noProof/>
          <w:sz w:val="24"/>
          <w:szCs w:val="24"/>
        </w:rPr>
        <w:t>, 41–48. Retrieved from http://ciencias.bogota.unal.edu.co/fileadmin/content/geociencias/revista_meteorologia_colombiana/numero05/05_05.pdf</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szCs w:val="24"/>
        </w:rPr>
      </w:pPr>
      <w:r w:rsidRPr="00D55CF8">
        <w:rPr>
          <w:rFonts w:ascii="Arial" w:hAnsi="Arial" w:cs="Arial"/>
          <w:noProof/>
          <w:sz w:val="24"/>
          <w:szCs w:val="24"/>
        </w:rPr>
        <w:t xml:space="preserve">Ruiz, D., Poveda, G., Quiñones, M. L., Vélez, I. D., Rúa-Uribe, G., Rojas, W., &amp; Zuluaga, J. S. (2003). Modelación de la interacción entomológica-climática de la transmisión de la malaria mediante dinámica de sistemas. </w:t>
      </w:r>
      <w:r w:rsidRPr="00D55CF8">
        <w:rPr>
          <w:rFonts w:ascii="Arial" w:hAnsi="Arial" w:cs="Arial"/>
          <w:i/>
          <w:iCs/>
          <w:noProof/>
          <w:sz w:val="24"/>
          <w:szCs w:val="24"/>
        </w:rPr>
        <w:t>Revista Colombiana de Entomología</w:t>
      </w:r>
      <w:r w:rsidRPr="00D55CF8">
        <w:rPr>
          <w:rFonts w:ascii="Arial" w:hAnsi="Arial" w:cs="Arial"/>
          <w:noProof/>
          <w:sz w:val="24"/>
          <w:szCs w:val="24"/>
        </w:rPr>
        <w:t xml:space="preserve">, </w:t>
      </w:r>
      <w:r w:rsidRPr="00D55CF8">
        <w:rPr>
          <w:rFonts w:ascii="Arial" w:hAnsi="Arial" w:cs="Arial"/>
          <w:i/>
          <w:iCs/>
          <w:noProof/>
          <w:sz w:val="24"/>
          <w:szCs w:val="24"/>
        </w:rPr>
        <w:t>29</w:t>
      </w:r>
      <w:r w:rsidRPr="00D55CF8">
        <w:rPr>
          <w:rFonts w:ascii="Arial" w:hAnsi="Arial" w:cs="Arial"/>
          <w:noProof/>
          <w:sz w:val="24"/>
          <w:szCs w:val="24"/>
        </w:rPr>
        <w:t>(2), 191–201. Retrieved from http://ref.scielo.org/58tjcv</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D55CF8">
        <w:rPr>
          <w:rFonts w:ascii="Arial" w:hAnsi="Arial" w:cs="Arial"/>
          <w:noProof/>
          <w:sz w:val="24"/>
          <w:szCs w:val="24"/>
        </w:rPr>
        <w:t xml:space="preserve">Ruiz, D., Poveda, G., Vélez, I. D., Quiñones, M. L., Rúa-Uribe, G., Velásquez, L. E., &amp; Zuluaga, J. S. (2006). </w:t>
      </w:r>
      <w:r w:rsidRPr="002D5E7B">
        <w:rPr>
          <w:rFonts w:ascii="Arial" w:hAnsi="Arial" w:cs="Arial"/>
          <w:noProof/>
          <w:sz w:val="24"/>
          <w:szCs w:val="24"/>
          <w:lang w:val="en-US"/>
        </w:rPr>
        <w:t xml:space="preserve">Modelling entomological-climatic interactions of Plasmodium falciparum malaria transmission in two Colombian endemic-regions: contributions </w:t>
      </w:r>
      <w:r w:rsidRPr="002D5E7B">
        <w:rPr>
          <w:rFonts w:ascii="Arial" w:hAnsi="Arial" w:cs="Arial"/>
          <w:noProof/>
          <w:sz w:val="24"/>
          <w:szCs w:val="24"/>
          <w:lang w:val="en-US"/>
        </w:rPr>
        <w:lastRenderedPageBreak/>
        <w:t xml:space="preserve">to a National Malaria Early Warning System.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5</w:t>
      </w:r>
      <w:r w:rsidRPr="002D5E7B">
        <w:rPr>
          <w:rFonts w:ascii="Arial" w:hAnsi="Arial" w:cs="Arial"/>
          <w:noProof/>
          <w:sz w:val="24"/>
          <w:szCs w:val="24"/>
          <w:lang w:val="en-US"/>
        </w:rPr>
        <w:t>(1), 66. http://doi.org/10.1186/1475-2875-5-66</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Tompkins, A. M., &amp; Ermert, V. (2013). A regional-scale, high resolution dynamical malaria model that accounts for population density, climate and surface hydrology. </w:t>
      </w:r>
      <w:r w:rsidRPr="002D5E7B">
        <w:rPr>
          <w:rFonts w:ascii="Arial" w:hAnsi="Arial" w:cs="Arial"/>
          <w:i/>
          <w:iCs/>
          <w:noProof/>
          <w:sz w:val="24"/>
          <w:szCs w:val="24"/>
          <w:lang w:val="en-US"/>
        </w:rPr>
        <w:t>Malaria Journal</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12</w:t>
      </w:r>
      <w:r w:rsidRPr="002D5E7B">
        <w:rPr>
          <w:rFonts w:ascii="Arial" w:hAnsi="Arial" w:cs="Arial"/>
          <w:noProof/>
          <w:sz w:val="24"/>
          <w:szCs w:val="24"/>
          <w:lang w:val="en-US"/>
        </w:rPr>
        <w:t>(1), 65. http://doi.org/10.1186/1475-2875-12-65</w:t>
      </w:r>
    </w:p>
    <w:p w:rsidR="00D55CF8" w:rsidRPr="002D5E7B" w:rsidRDefault="00D55CF8" w:rsidP="00D55CF8">
      <w:pPr>
        <w:widowControl w:val="0"/>
        <w:autoSpaceDE w:val="0"/>
        <w:autoSpaceDN w:val="0"/>
        <w:adjustRightInd w:val="0"/>
        <w:spacing w:line="240" w:lineRule="auto"/>
        <w:ind w:left="480" w:hanging="480"/>
        <w:rPr>
          <w:rFonts w:ascii="Arial" w:hAnsi="Arial" w:cs="Arial"/>
          <w:noProof/>
          <w:sz w:val="24"/>
          <w:szCs w:val="24"/>
          <w:lang w:val="en-US"/>
        </w:rPr>
      </w:pPr>
      <w:r w:rsidRPr="002D5E7B">
        <w:rPr>
          <w:rFonts w:ascii="Arial" w:hAnsi="Arial" w:cs="Arial"/>
          <w:noProof/>
          <w:sz w:val="24"/>
          <w:szCs w:val="24"/>
          <w:lang w:val="en-US"/>
        </w:rPr>
        <w:t xml:space="preserve">Wyse, A. P. P., Bevilacqua, L., &amp; Rafikov, M. (2007). Simulating malaria model for different treatment intensities in a variable environment. </w:t>
      </w:r>
      <w:r w:rsidRPr="002D5E7B">
        <w:rPr>
          <w:rFonts w:ascii="Arial" w:hAnsi="Arial" w:cs="Arial"/>
          <w:i/>
          <w:iCs/>
          <w:noProof/>
          <w:sz w:val="24"/>
          <w:szCs w:val="24"/>
          <w:lang w:val="en-US"/>
        </w:rPr>
        <w:t>Ecological Modelling</w:t>
      </w:r>
      <w:r w:rsidRPr="002D5E7B">
        <w:rPr>
          <w:rFonts w:ascii="Arial" w:hAnsi="Arial" w:cs="Arial"/>
          <w:noProof/>
          <w:sz w:val="24"/>
          <w:szCs w:val="24"/>
          <w:lang w:val="en-US"/>
        </w:rPr>
        <w:t xml:space="preserve">, </w:t>
      </w:r>
      <w:r w:rsidRPr="002D5E7B">
        <w:rPr>
          <w:rFonts w:ascii="Arial" w:hAnsi="Arial" w:cs="Arial"/>
          <w:i/>
          <w:iCs/>
          <w:noProof/>
          <w:sz w:val="24"/>
          <w:szCs w:val="24"/>
          <w:lang w:val="en-US"/>
        </w:rPr>
        <w:t>206</w:t>
      </w:r>
      <w:r w:rsidRPr="002D5E7B">
        <w:rPr>
          <w:rFonts w:ascii="Arial" w:hAnsi="Arial" w:cs="Arial"/>
          <w:noProof/>
          <w:sz w:val="24"/>
          <w:szCs w:val="24"/>
          <w:lang w:val="en-US"/>
        </w:rPr>
        <w:t>(3–4), 322–330. http://doi.org/10.1016/j.ecolmodel.2007.03.038</w:t>
      </w:r>
    </w:p>
    <w:p w:rsidR="00D55CF8" w:rsidRPr="00D55CF8" w:rsidRDefault="00D55CF8" w:rsidP="00D55CF8">
      <w:pPr>
        <w:widowControl w:val="0"/>
        <w:autoSpaceDE w:val="0"/>
        <w:autoSpaceDN w:val="0"/>
        <w:adjustRightInd w:val="0"/>
        <w:spacing w:line="240" w:lineRule="auto"/>
        <w:ind w:left="480" w:hanging="480"/>
        <w:rPr>
          <w:rFonts w:ascii="Arial" w:hAnsi="Arial" w:cs="Arial"/>
          <w:noProof/>
          <w:sz w:val="24"/>
        </w:rPr>
      </w:pPr>
      <w:r w:rsidRPr="002D5E7B">
        <w:rPr>
          <w:rFonts w:ascii="Arial" w:hAnsi="Arial" w:cs="Arial"/>
          <w:noProof/>
          <w:sz w:val="24"/>
          <w:szCs w:val="24"/>
          <w:lang w:val="en-US"/>
        </w:rPr>
        <w:t xml:space="preserve">Yang, H. M. (2000). Malaria transmission model for different levels of acquired immunity and temperature-dependent parameters (vector). </w:t>
      </w:r>
      <w:r w:rsidRPr="00D55CF8">
        <w:rPr>
          <w:rFonts w:ascii="Arial" w:hAnsi="Arial" w:cs="Arial"/>
          <w:i/>
          <w:iCs/>
          <w:noProof/>
          <w:sz w:val="24"/>
          <w:szCs w:val="24"/>
        </w:rPr>
        <w:t>Revista de Saúde Pública</w:t>
      </w:r>
      <w:r w:rsidRPr="00D55CF8">
        <w:rPr>
          <w:rFonts w:ascii="Arial" w:hAnsi="Arial" w:cs="Arial"/>
          <w:noProof/>
          <w:sz w:val="24"/>
          <w:szCs w:val="24"/>
        </w:rPr>
        <w:t xml:space="preserve">, </w:t>
      </w:r>
      <w:r w:rsidRPr="00D55CF8">
        <w:rPr>
          <w:rFonts w:ascii="Arial" w:hAnsi="Arial" w:cs="Arial"/>
          <w:i/>
          <w:iCs/>
          <w:noProof/>
          <w:sz w:val="24"/>
          <w:szCs w:val="24"/>
        </w:rPr>
        <w:t>34</w:t>
      </w:r>
      <w:r w:rsidRPr="00D55CF8">
        <w:rPr>
          <w:rFonts w:ascii="Arial" w:hAnsi="Arial" w:cs="Arial"/>
          <w:noProof/>
          <w:sz w:val="24"/>
          <w:szCs w:val="24"/>
        </w:rPr>
        <w:t>(3), 223–231. http://doi.org/10.1590/S0034-89102000000300003</w:t>
      </w:r>
    </w:p>
    <w:p w:rsidR="008D7D1D" w:rsidRPr="00D55CF8" w:rsidRDefault="008D7D1D" w:rsidP="00D55CF8">
      <w:pPr>
        <w:jc w:val="both"/>
        <w:rPr>
          <w:rFonts w:ascii="Arial" w:hAnsi="Arial" w:cs="Arial"/>
          <w:sz w:val="24"/>
          <w:szCs w:val="24"/>
        </w:rPr>
      </w:pPr>
      <w:r w:rsidRPr="00D55CF8">
        <w:rPr>
          <w:rFonts w:ascii="Arial" w:hAnsi="Arial" w:cs="Arial"/>
          <w:sz w:val="24"/>
          <w:szCs w:val="24"/>
        </w:rPr>
        <w:fldChar w:fldCharType="end"/>
      </w:r>
    </w:p>
    <w:p w:rsidR="008D7D1D" w:rsidRPr="00D55CF8" w:rsidRDefault="008D7D1D" w:rsidP="00D55CF8">
      <w:pPr>
        <w:jc w:val="both"/>
        <w:rPr>
          <w:rFonts w:ascii="Arial" w:hAnsi="Arial" w:cs="Arial"/>
          <w:sz w:val="24"/>
          <w:szCs w:val="24"/>
        </w:rPr>
      </w:pPr>
    </w:p>
    <w:p w:rsidR="008D7D1D" w:rsidRPr="00D55CF8" w:rsidRDefault="008D7D1D" w:rsidP="00D55CF8">
      <w:pPr>
        <w:jc w:val="both"/>
        <w:rPr>
          <w:rFonts w:ascii="Arial" w:hAnsi="Arial" w:cs="Arial"/>
          <w:sz w:val="24"/>
          <w:szCs w:val="24"/>
        </w:rPr>
      </w:pPr>
    </w:p>
    <w:p w:rsidR="00D55CF8" w:rsidRPr="00D55CF8" w:rsidRDefault="00D55CF8">
      <w:pPr>
        <w:jc w:val="both"/>
        <w:rPr>
          <w:rFonts w:ascii="Arial" w:hAnsi="Arial" w:cs="Arial"/>
          <w:sz w:val="24"/>
          <w:szCs w:val="24"/>
        </w:rPr>
      </w:pPr>
    </w:p>
    <w:sectPr w:rsidR="00D55CF8" w:rsidRPr="00D55C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A2"/>
    <w:rsid w:val="00145A3F"/>
    <w:rsid w:val="001E17A2"/>
    <w:rsid w:val="002D5E7B"/>
    <w:rsid w:val="002E10BF"/>
    <w:rsid w:val="00353BD7"/>
    <w:rsid w:val="00377AE9"/>
    <w:rsid w:val="00431EC9"/>
    <w:rsid w:val="007347A7"/>
    <w:rsid w:val="007E4A89"/>
    <w:rsid w:val="008D7D1D"/>
    <w:rsid w:val="008E7A66"/>
    <w:rsid w:val="00AB551F"/>
    <w:rsid w:val="00B03D50"/>
    <w:rsid w:val="00B80C9A"/>
    <w:rsid w:val="00BD6D4B"/>
    <w:rsid w:val="00CA203C"/>
    <w:rsid w:val="00CA5B02"/>
    <w:rsid w:val="00D55CF8"/>
    <w:rsid w:val="00D7787E"/>
    <w:rsid w:val="00DD6440"/>
    <w:rsid w:val="00E13E2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79D039D-37F9-4727-8447-5A2F2E621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13E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41FAF-E756-48FD-B9AD-7BC9F0FD0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7</Pages>
  <Words>22730</Words>
  <Characters>125021</Characters>
  <Application>Microsoft Office Word</Application>
  <DocSecurity>0</DocSecurity>
  <Lines>1041</Lines>
  <Paragraphs>294</Paragraphs>
  <ScaleCrop>false</ScaleCrop>
  <HeadingPairs>
    <vt:vector size="2" baseType="variant">
      <vt:variant>
        <vt:lpstr>Título</vt:lpstr>
      </vt:variant>
      <vt:variant>
        <vt:i4>1</vt:i4>
      </vt:variant>
    </vt:vector>
  </HeadingPairs>
  <TitlesOfParts>
    <vt:vector size="1" baseType="lpstr">
      <vt:lpstr/>
    </vt:vector>
  </TitlesOfParts>
  <Company>LG</Company>
  <LinksUpToDate>false</LinksUpToDate>
  <CharactersWithSpaces>147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ymous</dc:creator>
  <cp:keywords/>
  <dc:description/>
  <cp:lastModifiedBy>Anonymous</cp:lastModifiedBy>
  <cp:revision>3</cp:revision>
  <dcterms:created xsi:type="dcterms:W3CDTF">2017-11-12T20:18:00Z</dcterms:created>
  <dcterms:modified xsi:type="dcterms:W3CDTF">2017-11-2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e42b73-a4b6-358b-8334-a591c9ec60ba</vt:lpwstr>
  </property>
  <property fmtid="{D5CDD505-2E9C-101B-9397-08002B2CF9AE}" pid="24" name="Mendeley Citation Style_1">
    <vt:lpwstr>http://www.zotero.org/styles/apa</vt:lpwstr>
  </property>
</Properties>
</file>